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63693" w14:textId="52F38839" w:rsidR="00AD4F3F" w:rsidRDefault="009B1FCF" w:rsidP="00385DD4">
      <w:pPr>
        <w:pStyle w:val="Title"/>
      </w:pPr>
      <w:sdt>
        <w:sdtPr>
          <w:alias w:val="Title"/>
          <w:tag w:val=""/>
          <w:id w:val="72635111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9B6AB1">
            <w:rPr>
              <w:lang w:val="en-IE"/>
            </w:rPr>
            <w:t>Completing a Race IAT changes racial bias</w:t>
          </w:r>
        </w:sdtContent>
      </w:sdt>
    </w:p>
    <w:p w14:paraId="6F78A12E" w14:textId="183484B5" w:rsidR="00AD4F3F" w:rsidRDefault="00AF3033">
      <w:pPr>
        <w:pStyle w:val="Title2"/>
      </w:pPr>
      <w:r>
        <w:t xml:space="preserve">Ian Hussey &amp; </w:t>
      </w:r>
      <w:r w:rsidR="00371C8B">
        <w:t>Jan De Houwer</w:t>
      </w:r>
    </w:p>
    <w:p w14:paraId="01CC649D" w14:textId="77777777" w:rsidR="00AD4F3F" w:rsidRDefault="00AF3033">
      <w:pPr>
        <w:pStyle w:val="Title2"/>
      </w:pPr>
      <w:r>
        <w:t>Ghent University, Belgium</w:t>
      </w:r>
    </w:p>
    <w:p w14:paraId="371E9CAA" w14:textId="22107083" w:rsidR="00105443" w:rsidRPr="006A3B69" w:rsidRDefault="00105443" w:rsidP="00105443">
      <w:pPr>
        <w:pStyle w:val="Title"/>
      </w:pPr>
      <w:r w:rsidRPr="006A3B69">
        <w:t>Word limit = 750</w:t>
      </w:r>
      <w:r w:rsidR="001545F4">
        <w:t xml:space="preserve"> </w:t>
      </w:r>
      <w:r w:rsidR="001545F4" w:rsidRPr="006A3B69">
        <w:t xml:space="preserve">(intro </w:t>
      </w:r>
      <w:r w:rsidR="001545F4">
        <w:t>&amp;</w:t>
      </w:r>
      <w:r w:rsidR="001545F4" w:rsidRPr="006A3B69">
        <w:t xml:space="preserve"> discussion)</w:t>
      </w:r>
      <w:r w:rsidR="001545F4">
        <w:t>, 2500 (methods &amp; results)</w:t>
      </w:r>
    </w:p>
    <w:p w14:paraId="185D9676" w14:textId="6EBF7E32" w:rsidR="001545F4" w:rsidRPr="00E725FD" w:rsidRDefault="00860DB7" w:rsidP="001545F4">
      <w:pPr>
        <w:pStyle w:val="Title"/>
      </w:pPr>
      <w:r>
        <w:t>W</w:t>
      </w:r>
      <w:r w:rsidR="00762045" w:rsidRPr="006A3B69">
        <w:t>ord count =</w:t>
      </w:r>
      <w:r w:rsidR="00E31FDF">
        <w:t xml:space="preserve"> 755</w:t>
      </w:r>
      <w:r w:rsidR="001545F4">
        <w:t xml:space="preserve"> </w:t>
      </w:r>
      <w:r w:rsidR="001545F4" w:rsidRPr="006A3B69">
        <w:t xml:space="preserve">(intro </w:t>
      </w:r>
      <w:r w:rsidR="001545F4">
        <w:t>&amp;</w:t>
      </w:r>
      <w:r w:rsidR="001545F4" w:rsidRPr="006A3B69">
        <w:t xml:space="preserve"> discussion)</w:t>
      </w:r>
      <w:r w:rsidR="001545F4">
        <w:t>, 1804 (methods &amp; results)</w:t>
      </w:r>
    </w:p>
    <w:p w14:paraId="6982C5B0" w14:textId="77777777" w:rsidR="00105443" w:rsidRDefault="00105443" w:rsidP="001545F4">
      <w:pPr>
        <w:pStyle w:val="Title"/>
        <w:jc w:val="left"/>
      </w:pPr>
    </w:p>
    <w:p w14:paraId="20372ED6" w14:textId="77777777" w:rsidR="004B34A6" w:rsidRDefault="004B34A6" w:rsidP="00385DD4">
      <w:pPr>
        <w:pStyle w:val="Title"/>
      </w:pPr>
    </w:p>
    <w:p w14:paraId="193C9B1A" w14:textId="77777777" w:rsidR="00AD4F3F" w:rsidRDefault="00B12140" w:rsidP="00385DD4">
      <w:pPr>
        <w:pStyle w:val="Title"/>
      </w:pPr>
      <w:r>
        <w:t>Author Note</w:t>
      </w:r>
    </w:p>
    <w:p w14:paraId="4516F38A" w14:textId="0FA9D53B" w:rsidR="00AD4F3F" w:rsidRDefault="004B34A6">
      <w:r>
        <w:t>Corresponding author:</w:t>
      </w:r>
      <w:r w:rsidR="00AF3033">
        <w:t xml:space="preserve"> Ian Hussey, Department of Experimental-Clinical and Health Psychology, Ghent University, Henri Dunantlaan 2, Gent 9000, Belgium. Email: ian.hussey@ugent.be. </w:t>
      </w:r>
      <w:r w:rsidR="00472001">
        <w:t xml:space="preserve">Funding provided by </w:t>
      </w:r>
      <w:r w:rsidR="004B423F">
        <w:t>Ghent University g</w:t>
      </w:r>
      <w:r w:rsidR="00AF3033">
        <w:t>rant</w:t>
      </w:r>
      <w:r w:rsidR="004B423F">
        <w:t>s</w:t>
      </w:r>
      <w:r w:rsidR="00AF3033">
        <w:t xml:space="preserve"> </w:t>
      </w:r>
      <w:r w:rsidR="004B423F" w:rsidRPr="00CE7925">
        <w:rPr>
          <w:lang w:val="en-GB"/>
        </w:rPr>
        <w:t xml:space="preserve">01P05517 to IH </w:t>
      </w:r>
      <w:r w:rsidR="004B423F">
        <w:rPr>
          <w:lang w:val="en-GB"/>
        </w:rPr>
        <w:t xml:space="preserve">and </w:t>
      </w:r>
      <w:r w:rsidR="00AF3033">
        <w:t xml:space="preserve">BOF16/MET_V/002 to </w:t>
      </w:r>
      <w:r w:rsidR="00472001">
        <w:t>JDH</w:t>
      </w:r>
      <w:r w:rsidR="00AF3033">
        <w:t>.</w:t>
      </w:r>
    </w:p>
    <w:p w14:paraId="1C89BD5E" w14:textId="77777777" w:rsidR="00AD4F3F" w:rsidRDefault="00B12140">
      <w:pPr>
        <w:pStyle w:val="SectionTitle"/>
      </w:pPr>
      <w:r>
        <w:lastRenderedPageBreak/>
        <w:t>Abstract</w:t>
      </w:r>
    </w:p>
    <w:p w14:paraId="6B327685" w14:textId="12BCB5A7" w:rsidR="00AD4F3F" w:rsidRPr="003825B6" w:rsidRDefault="003358BD">
      <w:pPr>
        <w:pStyle w:val="NoSpacing"/>
        <w:rPr>
          <w:rFonts w:ascii="CMU Serif Roman" w:hAnsi="CMU Serif Roman"/>
        </w:rPr>
      </w:pPr>
      <w:r w:rsidRPr="003825B6">
        <w:rPr>
          <w:rFonts w:ascii="CMU Serif Roman" w:hAnsi="CMU Serif Roman"/>
        </w:rPr>
        <w:t xml:space="preserve">The Race Implicit Association Test has been used </w:t>
      </w:r>
      <w:r w:rsidR="00D27DE2">
        <w:rPr>
          <w:rFonts w:ascii="CMU Serif Roman" w:hAnsi="CMU Serif Roman"/>
        </w:rPr>
        <w:t xml:space="preserve">in online studies </w:t>
      </w:r>
      <w:r w:rsidR="005B7F96" w:rsidRPr="003825B6">
        <w:rPr>
          <w:rFonts w:ascii="CMU Serif Roman" w:hAnsi="CMU Serif Roman"/>
        </w:rPr>
        <w:t xml:space="preserve">to </w:t>
      </w:r>
      <w:r w:rsidRPr="003825B6">
        <w:rPr>
          <w:rFonts w:ascii="CMU Serif Roman" w:hAnsi="CMU Serif Roman"/>
        </w:rPr>
        <w:t>assess implic</w:t>
      </w:r>
      <w:r w:rsidR="005B7F96" w:rsidRPr="003825B6">
        <w:rPr>
          <w:rFonts w:ascii="CMU Serif Roman" w:hAnsi="CMU Serif Roman"/>
        </w:rPr>
        <w:t xml:space="preserve">it racial biases in over four million participants. </w:t>
      </w:r>
      <w:r w:rsidRPr="003825B6">
        <w:rPr>
          <w:rFonts w:ascii="CMU Serif Roman" w:hAnsi="CMU Serif Roman"/>
        </w:rPr>
        <w:t xml:space="preserve">Results from three </w:t>
      </w:r>
      <w:r w:rsidR="003825B6" w:rsidRPr="003825B6">
        <w:rPr>
          <w:rFonts w:ascii="CMU Serif Roman" w:hAnsi="CMU Serif Roman"/>
        </w:rPr>
        <w:t xml:space="preserve">pre-registered </w:t>
      </w:r>
      <w:r w:rsidRPr="003825B6">
        <w:rPr>
          <w:rFonts w:ascii="CMU Serif Roman" w:hAnsi="CMU Serif Roman"/>
        </w:rPr>
        <w:t>experiments (</w:t>
      </w:r>
      <w:r w:rsidRPr="003825B6">
        <w:rPr>
          <w:rFonts w:ascii="CMU Serif Roman" w:hAnsi="CMU Serif Roman"/>
          <w:i/>
        </w:rPr>
        <w:t>N</w:t>
      </w:r>
      <w:r w:rsidRPr="003825B6">
        <w:rPr>
          <w:rFonts w:ascii="CMU Serif Roman" w:hAnsi="CMU Serif Roman"/>
        </w:rPr>
        <w:t xml:space="preserve"> = </w:t>
      </w:r>
      <w:commentRangeStart w:id="0"/>
      <w:r w:rsidRPr="003825B6">
        <w:rPr>
          <w:rFonts w:ascii="CMU Serif Roman" w:hAnsi="CMU Serif Roman"/>
        </w:rPr>
        <w:t>685</w:t>
      </w:r>
      <w:commentRangeEnd w:id="0"/>
      <w:r w:rsidR="00D945FB">
        <w:rPr>
          <w:rStyle w:val="CommentReference"/>
          <w:rFonts w:ascii="CMU Serif Roman" w:hAnsi="CMU Serif Roman"/>
          <w:kern w:val="24"/>
        </w:rPr>
        <w:commentReference w:id="0"/>
      </w:r>
      <w:r w:rsidRPr="003825B6">
        <w:rPr>
          <w:rFonts w:ascii="CMU Serif Roman" w:hAnsi="CMU Serif Roman"/>
        </w:rPr>
        <w:t>) demonstrate</w:t>
      </w:r>
      <w:r w:rsidR="002E2533">
        <w:rPr>
          <w:rFonts w:ascii="CMU Serif Roman" w:hAnsi="CMU Serif Roman"/>
        </w:rPr>
        <w:t>d</w:t>
      </w:r>
      <w:r w:rsidRPr="003825B6">
        <w:rPr>
          <w:rFonts w:ascii="CMU Serif Roman" w:hAnsi="CMU Serif Roman"/>
        </w:rPr>
        <w:t xml:space="preserve"> that completing a Race IAT </w:t>
      </w:r>
      <w:r w:rsidR="002E2533">
        <w:rPr>
          <w:rFonts w:ascii="CMU Serif Roman" w:hAnsi="CMU Serif Roman"/>
        </w:rPr>
        <w:t>serves</w:t>
      </w:r>
      <w:r w:rsidR="00554F99">
        <w:rPr>
          <w:rFonts w:ascii="CMU Serif Roman" w:hAnsi="CMU Serif Roman"/>
        </w:rPr>
        <w:t xml:space="preserve"> to change the racial att</w:t>
      </w:r>
      <w:r w:rsidR="002E2533">
        <w:rPr>
          <w:rFonts w:ascii="CMU Serif Roman" w:hAnsi="CMU Serif Roman"/>
        </w:rPr>
        <w:t xml:space="preserve">itudes that it seeks to assess. </w:t>
      </w:r>
      <w:r w:rsidR="007303F8">
        <w:rPr>
          <w:rFonts w:ascii="CMU Serif Roman" w:hAnsi="CMU Serif Roman"/>
        </w:rPr>
        <w:t>Increases in negative implicit racial attitudes were observed</w:t>
      </w:r>
      <w:r w:rsidR="00554F99">
        <w:rPr>
          <w:rFonts w:ascii="CMU Serif Roman" w:hAnsi="CMU Serif Roman"/>
        </w:rPr>
        <w:t xml:space="preserve"> </w:t>
      </w:r>
      <w:r w:rsidR="001C4F7C">
        <w:rPr>
          <w:rFonts w:ascii="CMU Serif Roman" w:hAnsi="CMU Serif Roman"/>
        </w:rPr>
        <w:t xml:space="preserve">on two different implicit measures, but did not generalize to a behavioural measure of racial bias. </w:t>
      </w:r>
      <w:r w:rsidR="00D27DE2">
        <w:rPr>
          <w:rFonts w:ascii="CMU Serif Roman" w:hAnsi="CMU Serif Roman"/>
        </w:rPr>
        <w:t>Increases in positive explicit racial attitudes were also observed</w:t>
      </w:r>
      <w:r w:rsidR="00F442A2">
        <w:rPr>
          <w:rFonts w:ascii="CMU Serif Roman" w:hAnsi="CMU Serif Roman"/>
        </w:rPr>
        <w:t xml:space="preserve"> when meta-analyzed across experiments</w:t>
      </w:r>
      <w:r w:rsidR="00D27DE2">
        <w:rPr>
          <w:rFonts w:ascii="CMU Serif Roman" w:hAnsi="CMU Serif Roman"/>
        </w:rPr>
        <w:t xml:space="preserve">. Results highlight an important caveat for many </w:t>
      </w:r>
      <w:r w:rsidR="00D401D4">
        <w:rPr>
          <w:rFonts w:ascii="CMU Serif Roman" w:hAnsi="CMU Serif Roman"/>
        </w:rPr>
        <w:t xml:space="preserve">forms of </w:t>
      </w:r>
      <w:r w:rsidR="00D27DE2">
        <w:rPr>
          <w:rFonts w:ascii="CMU Serif Roman" w:hAnsi="CMU Serif Roman"/>
        </w:rPr>
        <w:t>psychological</w:t>
      </w:r>
      <w:r w:rsidR="00D401D4">
        <w:rPr>
          <w:rFonts w:ascii="CMU Serif Roman" w:hAnsi="CMU Serif Roman"/>
        </w:rPr>
        <w:t xml:space="preserve"> assessment</w:t>
      </w:r>
      <w:r w:rsidR="00EF47E4">
        <w:rPr>
          <w:rFonts w:ascii="CMU Serif Roman" w:hAnsi="CMU Serif Roman"/>
        </w:rPr>
        <w:t xml:space="preserve">: that by measuring, we often perturb the system that we wish to understand. </w:t>
      </w:r>
    </w:p>
    <w:p w14:paraId="09F9AF13" w14:textId="420A45AB" w:rsidR="00AD4F3F" w:rsidRDefault="00B12140">
      <w:r>
        <w:rPr>
          <w:rStyle w:val="Emphasis"/>
        </w:rPr>
        <w:t>Keywords</w:t>
      </w:r>
      <w:r>
        <w:t xml:space="preserve">: </w:t>
      </w:r>
      <w:r w:rsidR="00360487">
        <w:t>Implicit racial bias;</w:t>
      </w:r>
      <w:r w:rsidR="007933E4">
        <w:t xml:space="preserve"> implicit</w:t>
      </w:r>
      <w:r w:rsidR="00360487">
        <w:t xml:space="preserve"> social cognition;</w:t>
      </w:r>
      <w:r w:rsidR="007933E4">
        <w:t xml:space="preserve"> implicit association test</w:t>
      </w:r>
    </w:p>
    <w:p w14:paraId="4ABE2EF6" w14:textId="023BAC9F" w:rsidR="00AD4F3F" w:rsidRDefault="009B1FCF">
      <w:pPr>
        <w:pStyle w:val="SectionTitle"/>
      </w:pPr>
      <w:sdt>
        <w:sdtPr>
          <w:alias w:val="Title"/>
          <w:tag w:val=""/>
          <w:id w:val="98419670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9B6AB1">
            <w:rPr>
              <w:lang w:val="en-IE"/>
            </w:rPr>
            <w:t>Completing a Race IAT changes racial bias</w:t>
          </w:r>
        </w:sdtContent>
      </w:sdt>
    </w:p>
    <w:p w14:paraId="17D9F484" w14:textId="77777777" w:rsidR="00870C43" w:rsidRDefault="00870C43" w:rsidP="00754C62">
      <w:pPr>
        <w:ind w:firstLine="0"/>
      </w:pPr>
    </w:p>
    <w:p w14:paraId="485E0BEF" w14:textId="3EEC96D0" w:rsidR="006B14A2" w:rsidRPr="0024410C" w:rsidRDefault="007B2526" w:rsidP="0024410C">
      <w:pPr>
        <w:rPr>
          <w:color w:val="0000FF"/>
        </w:rPr>
      </w:pPr>
      <w:r w:rsidRPr="00E07C8B">
        <w:t>A</w:t>
      </w:r>
      <w:r w:rsidR="00F56B12" w:rsidRPr="00E07C8B">
        <w:t xml:space="preserve">ll psychological testing </w:t>
      </w:r>
      <w:r w:rsidR="00CE3C03" w:rsidRPr="00E07C8B">
        <w:t xml:space="preserve">to some degree </w:t>
      </w:r>
      <w:r w:rsidR="00F56B12" w:rsidRPr="00E07C8B">
        <w:t>also provides individuals with new experiences</w:t>
      </w:r>
      <w:r w:rsidRPr="00E07C8B">
        <w:t xml:space="preserve"> that influe</w:t>
      </w:r>
      <w:r w:rsidR="00E07C8B">
        <w:t>nces their subsequent behaviour:</w:t>
      </w:r>
      <w:r w:rsidRPr="00E07C8B">
        <w:t xml:space="preserve"> </w:t>
      </w:r>
      <w:r w:rsidR="00E07C8B">
        <w:t>j</w:t>
      </w:r>
      <w:r w:rsidR="00CE3C03" w:rsidRPr="00E07C8B">
        <w:t>ust</w:t>
      </w:r>
      <w:r w:rsidR="00CE3C03">
        <w:t xml:space="preserve"> because a task i</w:t>
      </w:r>
      <w:r w:rsidR="00E07C8B">
        <w:t>s intended as a testing context</w:t>
      </w:r>
      <w:r w:rsidR="00CE3C03">
        <w:t xml:space="preserve"> does not mean that </w:t>
      </w:r>
      <w:r w:rsidR="001D1B11">
        <w:t xml:space="preserve">it will not induce </w:t>
      </w:r>
      <w:r w:rsidR="001D1B11" w:rsidRPr="00E07C8B">
        <w:t xml:space="preserve">behaviour. </w:t>
      </w:r>
      <w:r w:rsidR="0024410C" w:rsidRPr="00E07C8B">
        <w:t xml:space="preserve">This is akin to </w:t>
      </w:r>
      <w:r w:rsidR="00772630" w:rsidRPr="00E07C8B">
        <w:t>Heisenberg’s</w:t>
      </w:r>
      <w:r w:rsidR="0024410C" w:rsidRPr="00E07C8B">
        <w:t xml:space="preserve"> observer effect</w:t>
      </w:r>
      <w:r w:rsidR="00E07C8B" w:rsidRPr="00E07C8B">
        <w:t xml:space="preserve"> in physics</w:t>
      </w:r>
      <w:r w:rsidR="0024410C" w:rsidRPr="00E07C8B">
        <w:t xml:space="preserve">, where the act of measuring perturbs the system that we are interested in understanding. </w:t>
      </w:r>
      <w:r w:rsidR="009B2042" w:rsidRPr="00E07C8B">
        <w:t>For</w:t>
      </w:r>
      <w:r w:rsidR="009B2042">
        <w:t xml:space="preserve"> example, </w:t>
      </w:r>
      <w:r w:rsidR="0024410C">
        <w:t xml:space="preserve">there is significant literature on </w:t>
      </w:r>
      <w:r w:rsidR="0021742C">
        <w:t xml:space="preserve">the question of </w:t>
      </w:r>
      <w:r w:rsidR="0024410C">
        <w:t>whether asking individuals about suicidality</w:t>
      </w:r>
      <w:r w:rsidR="009B2042">
        <w:t xml:space="preserve"> increases the risk of </w:t>
      </w:r>
      <w:r w:rsidR="00DC75AB">
        <w:t xml:space="preserve">future </w:t>
      </w:r>
      <w:r w:rsidR="0024410C">
        <w:t xml:space="preserve">suicidal behaviour </w:t>
      </w:r>
      <w:r w:rsidR="009B2042">
        <w:fldChar w:fldCharType="begin"/>
      </w:r>
      <w:r w:rsidR="0074629F">
        <w:instrText xml:space="preserve"> ADDIN ZOTERO_ITEM CSL_CITATION {"citationID":"gl8chtjpv","properties":{"formattedCitation":"(De Cou &amp; Schumann, 2017)","plainCitation":"(De Cou &amp; Schumann, 2017)","noteIndex":0},"citationItems":[{"id":"WQ1Q1bdn/AR81SkVK","uris":["http://zotero.org/users/1687755/items/ETD4U26U"],"uri":["http://zotero.org/users/1687755/items/ETD4U26U"],"itemData":{"id":6464,"type":"article-journal","title":"On the Iatrogenic Risk of Assessing Suicidality: A Meta-Analysis","container-title":"Suicide and Life-Threatening Behavior","source":"CrossRef","URL":"http://doi.wiley.com/10.1111/sltb.12368","DOI":"10.1111/sltb.12368","ISSN":"03630234","shortTitle":"On the Iatrogenic Risk of Assessing Suicidality","language":"en","author":[{"family":"De Cou","given":"Christopher R."},{"family":"Schumann","given":"Matthew E."}],"issued":{"date-parts":[["2017",7,5]]},"accessed":{"date-parts":[["2017",8,24]]}}}],"schema":"https://github.com/citation-style-language/schema/raw/master/csl-citation.json"} </w:instrText>
      </w:r>
      <w:r w:rsidR="009B2042">
        <w:fldChar w:fldCharType="separate"/>
      </w:r>
      <w:r w:rsidR="009B2042">
        <w:rPr>
          <w:noProof/>
        </w:rPr>
        <w:t>(De Cou &amp; Schumann, 2017)</w:t>
      </w:r>
      <w:r w:rsidR="009B2042">
        <w:fldChar w:fldCharType="end"/>
      </w:r>
      <w:r w:rsidR="0024410C">
        <w:t xml:space="preserve">. </w:t>
      </w:r>
      <w:r w:rsidR="00E07C8B">
        <w:t>In contrast, t</w:t>
      </w:r>
      <w:r w:rsidR="0024410C">
        <w:t xml:space="preserve">he study of implicit biases has paid relatively little attention to </w:t>
      </w:r>
      <w:r w:rsidR="00F50E1F">
        <w:t>the</w:t>
      </w:r>
      <w:r w:rsidR="0024410C">
        <w:t xml:space="preserve"> question</w:t>
      </w:r>
      <w:r w:rsidR="00E07C8B">
        <w:t xml:space="preserve"> of whether assessing </w:t>
      </w:r>
      <w:r w:rsidR="006E23B8">
        <w:t xml:space="preserve">implicit attitudes also serves to change those attitudes. This question gains increased importance given the sheer scale of use of implicit measures: </w:t>
      </w:r>
      <w:r w:rsidR="00F50E1F">
        <w:t xml:space="preserve">more than </w:t>
      </w:r>
      <w:commentRangeStart w:id="1"/>
      <w:r w:rsidR="006E23B8" w:rsidRPr="00713ADB">
        <w:t>forty</w:t>
      </w:r>
      <w:commentRangeEnd w:id="1"/>
      <w:r w:rsidR="00713ADB">
        <w:rPr>
          <w:rStyle w:val="CommentReference"/>
        </w:rPr>
        <w:commentReference w:id="1"/>
      </w:r>
      <w:r w:rsidR="006E23B8" w:rsidRPr="00713ADB">
        <w:t xml:space="preserve"> million participants</w:t>
      </w:r>
      <w:r w:rsidR="006E23B8">
        <w:t xml:space="preserve"> </w:t>
      </w:r>
      <w:r w:rsidR="000C5F7E">
        <w:t xml:space="preserve">Implicit Attitudes Tests (IAT) </w:t>
      </w:r>
      <w:r w:rsidR="006E23B8">
        <w:t xml:space="preserve">have </w:t>
      </w:r>
      <w:r w:rsidR="000C5F7E">
        <w:t xml:space="preserve">been </w:t>
      </w:r>
      <w:r w:rsidR="006E23B8">
        <w:t xml:space="preserve">completed in online studies </w:t>
      </w:r>
      <w:r w:rsidR="00F50E1F">
        <w:t xml:space="preserve">at Project Implicit </w:t>
      </w:r>
      <w:r w:rsidR="007509FC">
        <w:fldChar w:fldCharType="begin"/>
      </w:r>
      <w:r w:rsidR="00C25E46">
        <w:instrText xml:space="preserve"> ADDIN ZOTERO_ITEM CSL_CITATION {"citationID":"2O19KHqT","properties":{"formattedCitation":"(implicit.harvard.edu; Xu, Nosek, &amp; Greenwald, 2014)","plainCitation":"(implicit.harvard.edu; Xu, Nosek, &amp; Greenwald, 2014)","noteIndex":0},"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prefix":"implicit.harvard.edu;  "}],"schema":"https://github.com/citation-style-language/schema/raw/master/csl-citation.json"} </w:instrText>
      </w:r>
      <w:r w:rsidR="007509FC">
        <w:fldChar w:fldCharType="separate"/>
      </w:r>
      <w:r w:rsidR="00C25E46">
        <w:rPr>
          <w:noProof/>
        </w:rPr>
        <w:t>(</w:t>
      </w:r>
      <w:hyperlink r:id="rId11" w:history="1">
        <w:r w:rsidR="00C25E46" w:rsidRPr="00C25E46">
          <w:rPr>
            <w:rStyle w:val="Hyperlink"/>
            <w:noProof/>
          </w:rPr>
          <w:t>implicit.harvard.edu</w:t>
        </w:r>
      </w:hyperlink>
      <w:r w:rsidR="00C25E46">
        <w:rPr>
          <w:noProof/>
        </w:rPr>
        <w:t>; Xu, Nosek, &amp; Greenwald, 2014)</w:t>
      </w:r>
      <w:r w:rsidR="007509FC">
        <w:fldChar w:fldCharType="end"/>
      </w:r>
      <w:r w:rsidR="00D536E0">
        <w:t>.</w:t>
      </w:r>
      <w:r w:rsidR="007509FC">
        <w:t xml:space="preserve"> </w:t>
      </w:r>
    </w:p>
    <w:p w14:paraId="4FAFC19D" w14:textId="718AA026" w:rsidR="00C3190F" w:rsidRDefault="002216CE" w:rsidP="00DF0CFD">
      <w:r>
        <w:t>Recent research has demonstrated that i</w:t>
      </w:r>
      <w:r w:rsidR="00A24118">
        <w:t xml:space="preserve">mplicit racial attitudes can be </w:t>
      </w:r>
      <w:r>
        <w:t>changed</w:t>
      </w:r>
      <w:r w:rsidR="00A24118">
        <w:t xml:space="preserve"> in several ways, such as via evaluative conditioning</w:t>
      </w:r>
      <w:r w:rsidR="00F82C2A">
        <w:t xml:space="preserve"> and</w:t>
      </w:r>
      <w:r w:rsidR="00D536E0">
        <w:t xml:space="preserve"> other</w:t>
      </w:r>
      <w:r w:rsidR="00F82C2A">
        <w:t xml:space="preserve"> </w:t>
      </w:r>
      <w:r>
        <w:t>learning paradigms</w:t>
      </w:r>
      <w:r w:rsidR="00A24118">
        <w:t xml:space="preserve"> </w:t>
      </w:r>
      <w:r w:rsidR="00A24118">
        <w:fldChar w:fldCharType="begin"/>
      </w:r>
      <w:r w:rsidR="0074629F">
        <w:instrText xml:space="preserve"> ADDIN ZOTERO_ITEM CSL_CITATION {"citationID":"1ef3uv7k63","properties":{"formattedCitation":"(Lai et al., 2014)","plainCitation":"(Lai et al., 2014)","noteIndex":0},"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schema":"https://github.com/citation-style-language/schema/raw/master/csl-citation.json"} </w:instrText>
      </w:r>
      <w:r w:rsidR="00A24118">
        <w:fldChar w:fldCharType="separate"/>
      </w:r>
      <w:r w:rsidR="00A24118">
        <w:rPr>
          <w:noProof/>
        </w:rPr>
        <w:t>(Lai et al., 2014)</w:t>
      </w:r>
      <w:r w:rsidR="00A24118">
        <w:fldChar w:fldCharType="end"/>
      </w:r>
      <w:r w:rsidR="00853B33">
        <w:t xml:space="preserve">. </w:t>
      </w:r>
      <w:r w:rsidR="00800DED">
        <w:t>H</w:t>
      </w:r>
      <w:r w:rsidR="00B507A7">
        <w:t>owever</w:t>
      </w:r>
      <w:r w:rsidR="00800DED">
        <w:t>,</w:t>
      </w:r>
      <w:r w:rsidR="00B507A7">
        <w:t xml:space="preserve"> no work has examined changes in implicit attitudes due to the act of measurement.</w:t>
      </w:r>
      <w:r w:rsidR="008264BD">
        <w:t xml:space="preserve"> </w:t>
      </w:r>
      <w:r w:rsidR="00A33CBA">
        <w:t>Wh</w:t>
      </w:r>
      <w:r w:rsidR="00D536E0">
        <w:t>ereas</w:t>
      </w:r>
      <w:r w:rsidR="00A33CBA">
        <w:t xml:space="preserve"> </w:t>
      </w:r>
      <w:r w:rsidR="00D536E0">
        <w:t xml:space="preserve">it has been examined whether </w:t>
      </w:r>
      <w:r w:rsidR="00A33CBA">
        <w:t xml:space="preserve">completing a Race IAT influences </w:t>
      </w:r>
      <w:r w:rsidR="006B2F04">
        <w:t xml:space="preserve">more distal behaviours such as interpersonal warmth </w:t>
      </w:r>
      <w:r w:rsidR="006B2F04">
        <w:fldChar w:fldCharType="begin"/>
      </w:r>
      <w:r w:rsidR="0074629F">
        <w:instrText xml:space="preserve"> ADDIN ZOTERO_ITEM CSL_CITATION {"citationID":"aprqsq4711","properties":{"formattedCitation":"(Vorauer, 2012)","plainCitation":"(Vorauer, 2012)","noteIndex":0},"citationItems":[{"id":6707,"uris":["http://zotero.org/users/1687755/items/2WT3Z22X"],"uri":["http://zotero.org/users/1687755/items/2WT3Z22X"],"itemData":{"id":6707,"type":"article-journal","title":"Completing the Implicit Association Test Reduces Positive Intergroup Interaction Behavior","container-title":"Psychological Science","page":"1168-1175","volume":"23","issue":"10","source":"CrossRef","DOI":"10.1177/0956797612440457","ISSN":"0956-7976, 1467-9280","language":"en","author":[{"family":"Vorauer","given":"Jacquie D."}],"issued":{"date-parts":[["2012",10]]}}}],"schema":"https://github.com/citation-style-language/schema/raw/master/csl-citation.json"} </w:instrText>
      </w:r>
      <w:r w:rsidR="006B2F04">
        <w:fldChar w:fldCharType="separate"/>
      </w:r>
      <w:r w:rsidR="006B2F04">
        <w:rPr>
          <w:noProof/>
        </w:rPr>
        <w:t>(Vorauer, 2012)</w:t>
      </w:r>
      <w:r w:rsidR="006B2F04">
        <w:fldChar w:fldCharType="end"/>
      </w:r>
      <w:r w:rsidR="006B2F04">
        <w:t xml:space="preserve">, no </w:t>
      </w:r>
      <w:r w:rsidR="006B2F04">
        <w:lastRenderedPageBreak/>
        <w:t xml:space="preserve">work </w:t>
      </w:r>
      <w:r w:rsidR="00116AC3">
        <w:t xml:space="preserve">to date has </w:t>
      </w:r>
      <w:r w:rsidR="006B2F04">
        <w:t xml:space="preserve">examined whether </w:t>
      </w:r>
      <w:r w:rsidR="00184BF9">
        <w:t xml:space="preserve">merely completing </w:t>
      </w:r>
      <w:r w:rsidR="00D01546">
        <w:t>an</w:t>
      </w:r>
      <w:r w:rsidR="006B2F04">
        <w:t xml:space="preserve"> IAT </w:t>
      </w:r>
      <w:r w:rsidR="00184BF9">
        <w:t>serves to change</w:t>
      </w:r>
      <w:r w:rsidR="006B2F04">
        <w:t xml:space="preserve"> the </w:t>
      </w:r>
      <w:r w:rsidR="00184BF9">
        <w:t>very attitudes it seek</w:t>
      </w:r>
      <w:r w:rsidR="006B2F04">
        <w:t>s to assess.</w:t>
      </w:r>
      <w:r w:rsidR="00EB505A">
        <w:t xml:space="preserve"> </w:t>
      </w:r>
      <w:r w:rsidR="008264BD">
        <w:t xml:space="preserve">Recent evidence </w:t>
      </w:r>
      <w:r w:rsidR="00C93527">
        <w:t>shows</w:t>
      </w:r>
      <w:r w:rsidR="008264BD">
        <w:t xml:space="preserve"> that </w:t>
      </w:r>
      <w:r w:rsidR="00DF0CFD">
        <w:t xml:space="preserve">mere completion of an </w:t>
      </w:r>
      <w:r w:rsidR="008264BD">
        <w:t xml:space="preserve">IAT can </w:t>
      </w:r>
      <w:r w:rsidR="00C93527">
        <w:t>establish</w:t>
      </w:r>
      <w:r w:rsidR="008264BD">
        <w:t xml:space="preserve"> </w:t>
      </w:r>
      <w:r w:rsidR="00C93527">
        <w:t xml:space="preserve">implicit </w:t>
      </w:r>
      <w:r w:rsidR="008264BD">
        <w:t>attitudes towards novel stimuli</w:t>
      </w:r>
      <w:r w:rsidR="00CD0ECF">
        <w:t xml:space="preserve">, and specifies that it </w:t>
      </w:r>
      <w:r w:rsidR="00D840E1">
        <w:t>does this through a known learning pathway</w:t>
      </w:r>
      <w:r w:rsidR="00024CC0">
        <w:t xml:space="preserve">: analogical learning due to the relational structure among the </w:t>
      </w:r>
      <w:r w:rsidR="00CD0ECF">
        <w:t xml:space="preserve">IAT’s </w:t>
      </w:r>
      <w:r w:rsidR="00024CC0">
        <w:t>four concept categories</w:t>
      </w:r>
      <w:r w:rsidR="00A42781">
        <w:t xml:space="preserve"> </w:t>
      </w:r>
      <w:r w:rsidR="00A42781">
        <w:fldChar w:fldCharType="begin"/>
      </w:r>
      <w:r w:rsidR="00A42781">
        <w:instrText xml:space="preserve"> ADDIN ZOTERO_ITEM CSL_CITATION {"citationID":"yZQGTCsA","properties":{"formattedCitation":"(Hussey &amp; De Houwer, 2018)","plainCitation":"(Hussey &amp; De Houwer, 2018)","noteIndex":0},"citationItems":[{"id":4972,"uris":["http://zotero.org/users/1687755/items/FKV58PAS"],"uri":["http://zotero.org/users/1687755/items/FKV58PAS"],"itemData":{"id":4972,"type":"article-journal","title":"The Implicit Association Test as an analogical learning task","container-title":"Experimental Psychology","page":"Advance online publication","author":[{"family":"Hussey","given":"Ian"},{"family":"De Houwer","given":"Jan"}],"issued":{"date-parts":[["2018"]]}}}],"schema":"https://github.com/citation-style-language/schema/raw/master/csl-citation.json"} </w:instrText>
      </w:r>
      <w:r w:rsidR="00A42781">
        <w:fldChar w:fldCharType="separate"/>
      </w:r>
      <w:r w:rsidR="00A42781">
        <w:rPr>
          <w:noProof/>
        </w:rPr>
        <w:t>(Hussey &amp; De Houwer, 2018)</w:t>
      </w:r>
      <w:r w:rsidR="00A42781">
        <w:fldChar w:fldCharType="end"/>
      </w:r>
      <w:r w:rsidR="00DF0CFD" w:rsidRPr="0099248C">
        <w:t>.</w:t>
      </w:r>
      <w:r w:rsidR="00DF0CFD">
        <w:t xml:space="preserve"> More specifically, when having to categorize positive and negative stimuli together with pictures of Black and White faces, participants might align the two dimensions (e.g., positive is to negative as White is to Black) thus leading to changes in liking (e.g., Black becomes more negative). </w:t>
      </w:r>
      <w:r w:rsidR="00427C85">
        <w:t>W</w:t>
      </w:r>
      <w:r w:rsidR="006B2F04">
        <w:t xml:space="preserve">e </w:t>
      </w:r>
      <w:r w:rsidR="00427C85">
        <w:t xml:space="preserve">therefore </w:t>
      </w:r>
      <w:r w:rsidR="00184BF9">
        <w:t>examine</w:t>
      </w:r>
      <w:r w:rsidR="00427C85">
        <w:t>d</w:t>
      </w:r>
      <w:r w:rsidR="00184BF9">
        <w:t xml:space="preserve"> whether </w:t>
      </w:r>
      <w:r w:rsidR="000C028A">
        <w:t>completing a Race IAT</w:t>
      </w:r>
      <w:r w:rsidR="00F71324">
        <w:t xml:space="preserve"> (as compared to a control Flowers-Insects IAT)</w:t>
      </w:r>
      <w:r w:rsidR="000C028A">
        <w:t xml:space="preserve"> increase</w:t>
      </w:r>
      <w:r w:rsidR="00594901">
        <w:t>d</w:t>
      </w:r>
      <w:r w:rsidR="000C028A">
        <w:t xml:space="preserve"> negative implicit biase</w:t>
      </w:r>
      <w:r w:rsidR="00C3190F">
        <w:t>s against the racial out-group.</w:t>
      </w:r>
      <w:r w:rsidR="00C3190F" w:rsidRPr="00B17A7A">
        <w:t xml:space="preserve"> </w:t>
      </w:r>
      <w:r w:rsidR="00F71324">
        <w:t xml:space="preserve">Implicit bias was assessed using a Single-Category IAT (Experiment 1) and Affect Misattribution Procedure (Experiment 2). Experiment 3 also looked at changes in the shooter bias </w:t>
      </w:r>
      <w:r w:rsidR="00DA7C5D">
        <w:fldChar w:fldCharType="begin"/>
      </w:r>
      <w:r w:rsidR="00DA7C5D">
        <w:instrText xml:space="preserve"> ADDIN ZOTERO_ITEM CSL_CITATION {"citationID":"pFgn36My","properties":{"formattedCitation":"(Correll et al., 2007)","plainCitation":"(Correll et al., 2007)","noteIndex":0},"citationItems":[{"id":5823,"uris":["http://zotero.org/users/1687755/items/E3I2G8BZ"],"uri":["http://zotero.org/users/1687755/items/E3I2G8BZ"],"itemData":{"id":5823,"type":"article-journal","title":"Across the thin blue line: Police officers and racial bias in the decision to shoot.","container-title":"Journal of Personality and Social Psychology","page":"1006-1023","volume":"92","issue":"6","source":"CrossRef","DOI":"10.1037/0022-3514.92.6.1006","ISSN":"1939-1315, 0022-3514","shortTitle":"Across the thin blue line","language":"en","author":[{"family":"Correll","given":"Joshua"},{"family":"Park","given":"Bernadette"},{"family":"Judd","given":"Charles M."},{"family":"Wittenbrink","given":"Bernd"},{"family":"Sadler","given":"Melody S."},{"family":"Keesee","given":"Tracie"}],"issued":{"date-parts":[["2007"]]}}}],"schema":"https://github.com/citation-style-language/schema/raw/master/csl-citation.json"} </w:instrText>
      </w:r>
      <w:r w:rsidR="00DA7C5D">
        <w:fldChar w:fldCharType="separate"/>
      </w:r>
      <w:r w:rsidR="00DA7C5D">
        <w:rPr>
          <w:noProof/>
        </w:rPr>
        <w:t>(Correll et al., 2007)</w:t>
      </w:r>
      <w:r w:rsidR="00DA7C5D">
        <w:fldChar w:fldCharType="end"/>
      </w:r>
      <w:r w:rsidR="00DA7C5D">
        <w:t xml:space="preserve"> </w:t>
      </w:r>
      <w:r w:rsidR="00F71324">
        <w:t xml:space="preserve">which is considered to be an </w:t>
      </w:r>
      <w:r w:rsidR="00F748FB">
        <w:t xml:space="preserve">instance </w:t>
      </w:r>
      <w:r w:rsidR="00F71324">
        <w:t xml:space="preserve">of racial behavior. </w:t>
      </w:r>
    </w:p>
    <w:p w14:paraId="19C73AD3" w14:textId="7F75DABB" w:rsidR="00AF3033" w:rsidRDefault="00AF3033" w:rsidP="00C3190F">
      <w:pPr>
        <w:pStyle w:val="Heading1"/>
      </w:pPr>
      <w:r w:rsidRPr="00B17A7A">
        <w:t>Experiment</w:t>
      </w:r>
      <w:r>
        <w:t xml:space="preserve"> 1</w:t>
      </w:r>
      <w:r w:rsidR="00C3190F">
        <w:tab/>
      </w:r>
    </w:p>
    <w:p w14:paraId="0B28772A" w14:textId="77777777" w:rsidR="00AF3033" w:rsidRDefault="00B17A7A" w:rsidP="00B17A7A">
      <w:pPr>
        <w:pStyle w:val="Heading2"/>
      </w:pPr>
      <w:r>
        <w:t>Method</w:t>
      </w:r>
    </w:p>
    <w:p w14:paraId="4C8B371F" w14:textId="11E69E6C" w:rsidR="000276B8" w:rsidRPr="00515E88" w:rsidRDefault="002E3A30" w:rsidP="00515E88">
      <w:pPr>
        <w:rPr>
          <w:lang w:val="en-IE"/>
        </w:rPr>
      </w:pPr>
      <w:r>
        <w:rPr>
          <w:lang w:val="en-IE"/>
        </w:rPr>
        <w:t>W</w:t>
      </w:r>
      <w:r w:rsidR="001B35CA" w:rsidRPr="00515E88">
        <w:rPr>
          <w:lang w:val="en-IE"/>
        </w:rPr>
        <w:t>e report how we determined our sample size, all data exclusions, all manipulations, and all measures in the study</w:t>
      </w:r>
      <w:r w:rsidR="00811BBC">
        <w:rPr>
          <w:lang w:val="en-IE"/>
        </w:rPr>
        <w:t xml:space="preserve">, </w:t>
      </w:r>
      <w:r w:rsidR="001B35CA">
        <w:rPr>
          <w:lang w:val="en-IE"/>
        </w:rPr>
        <w:t xml:space="preserve">and all studies in this </w:t>
      </w:r>
      <w:r w:rsidR="00811BBC">
        <w:rPr>
          <w:lang w:val="en-IE"/>
        </w:rPr>
        <w:t>article</w:t>
      </w:r>
      <w:r>
        <w:rPr>
          <w:lang w:val="en-IE"/>
        </w:rPr>
        <w:t xml:space="preserve"> </w:t>
      </w:r>
      <w:r>
        <w:fldChar w:fldCharType="begin"/>
      </w:r>
      <w:r w:rsidR="00E00084">
        <w:instrText xml:space="preserve"> ADDIN ZOTERO_ITEM CSL_CITATION {"citationID":"vxDrahsc","properties":{"formattedCitation":"(either in-text or in supplementary materials: Simmons, Nelson, &amp; Simonsohn, 2012)","plainCitation":"(either in-text or in supplementary materials: Simmons, Nelson, &amp; Simonsohn, 2012)","noteIndex":0},"citationItems":[{"id":229,"uris":["http://zotero.org/users/1687755/items/E7GF9T8C"],"uri":["http://zotero.org/users/1687755/items/E7GF9T8C"],"itemData":{"id":229,"type":"report","title":"A 21 word solution","publisher":"Social Science Research Network","source":"papers.ssrn.com","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URL":"http://papers.ssrn.com/abstract=2160588","author":[{"family":"Simmons","given":"Joseph P."},{"family":"Nelson","given":"Leif D."},{"family":"Simonsohn","given":"Uri"}],"issued":{"date-parts":[["2012",10,14]]},"accessed":{"date-parts":[["2016",8,9]]}},"prefix":"either in-text or in supplementary materials:"}],"schema":"https://github.com/citation-style-language/schema/raw/master/csl-citation.json"} </w:instrText>
      </w:r>
      <w:r>
        <w:fldChar w:fldCharType="separate"/>
      </w:r>
      <w:r w:rsidR="00E00084">
        <w:rPr>
          <w:noProof/>
        </w:rPr>
        <w:t>(either in-text or in supplementary materials: Simmons, Nelson, &amp; Simonsohn, 2012)</w:t>
      </w:r>
      <w:r>
        <w:fldChar w:fldCharType="end"/>
      </w:r>
      <w:r w:rsidR="001B35CA">
        <w:rPr>
          <w:lang w:val="en-IE"/>
        </w:rPr>
        <w:t xml:space="preserve">. </w:t>
      </w:r>
      <w:r w:rsidR="000276B8">
        <w:t xml:space="preserve">All inclusion </w:t>
      </w:r>
      <w:r w:rsidR="000276B8">
        <w:lastRenderedPageBreak/>
        <w:t xml:space="preserve">and exclusion criteria, data collection stopping rules, </w:t>
      </w:r>
      <w:r w:rsidR="0091588A">
        <w:t>analytic strategies</w:t>
      </w:r>
      <w:r w:rsidR="00AB48E9">
        <w:t xml:space="preserve"> and code for </w:t>
      </w:r>
      <w:r w:rsidR="0091588A">
        <w:t xml:space="preserve">their </w:t>
      </w:r>
      <w:r w:rsidR="00AB48E9">
        <w:t xml:space="preserve">implementation </w:t>
      </w:r>
      <w:r w:rsidR="000276B8">
        <w:t>were pre</w:t>
      </w:r>
      <w:r w:rsidR="00A414DD">
        <w:t>-</w:t>
      </w:r>
      <w:r w:rsidR="000276B8">
        <w:t>registered</w:t>
      </w:r>
      <w:r w:rsidR="007252E6">
        <w:t xml:space="preserve">. </w:t>
      </w:r>
      <w:r w:rsidR="0091588A">
        <w:t xml:space="preserve">All data and </w:t>
      </w:r>
      <w:r w:rsidR="00AD7DE6">
        <w:t>code</w:t>
      </w:r>
      <w:r w:rsidR="0091588A">
        <w:t xml:space="preserve"> are available </w:t>
      </w:r>
      <w:r w:rsidR="00AD7DE6">
        <w:t>in supplementary materials</w:t>
      </w:r>
      <w:r w:rsidR="0091588A">
        <w:t xml:space="preserve"> the OSF (</w:t>
      </w:r>
      <w:hyperlink r:id="rId12" w:history="1">
        <w:r w:rsidR="00FA6417" w:rsidRPr="002F6CAF">
          <w:rPr>
            <w:rStyle w:val="Hyperlink"/>
          </w:rPr>
          <w:t>https://osf.io/7pbjq/?view_only=95883ad70c624ee780351e8aaf8044cc</w:t>
        </w:r>
      </w:hyperlink>
      <w:r w:rsidR="001B35CA">
        <w:t>)</w:t>
      </w:r>
      <w:r w:rsidR="00A37AE9">
        <w:t>, along with detailed descriptions of each measure and the full results of all models</w:t>
      </w:r>
      <w:r w:rsidR="001B35CA">
        <w:t>.</w:t>
      </w:r>
    </w:p>
    <w:p w14:paraId="3CC84DD5" w14:textId="3838FAED" w:rsidR="00E00084" w:rsidRDefault="00C9128F" w:rsidP="00D250D0">
      <w:pPr>
        <w:rPr>
          <w:rStyle w:val="Hyperlink"/>
          <w:color w:val="auto"/>
          <w:u w:val="none"/>
        </w:rPr>
      </w:pPr>
      <w:r>
        <w:rPr>
          <w:rStyle w:val="Heading3Char"/>
        </w:rPr>
        <w:t>Sample</w:t>
      </w:r>
      <w:r w:rsidR="00B17A7A" w:rsidRPr="00B17A7A">
        <w:rPr>
          <w:rStyle w:val="Heading3Char"/>
        </w:rPr>
        <w:t>.</w:t>
      </w:r>
      <w:r w:rsidR="00B17A7A">
        <w:t xml:space="preserve"> </w:t>
      </w:r>
      <w:r w:rsidR="006F538A">
        <w:t>Participants</w:t>
      </w:r>
      <w:r w:rsidR="0089328F">
        <w:t xml:space="preserve"> for all studies were </w:t>
      </w:r>
      <w:r w:rsidR="000F7FEC">
        <w:t xml:space="preserve">recruited </w:t>
      </w:r>
      <w:r w:rsidR="0089328F">
        <w:t xml:space="preserve">online </w:t>
      </w:r>
      <w:r w:rsidR="00811BBC">
        <w:t>(</w:t>
      </w:r>
      <w:hyperlink r:id="rId13" w:history="1">
        <w:r w:rsidR="00852EEA" w:rsidRPr="008C5D7A">
          <w:rPr>
            <w:rStyle w:val="Hyperlink"/>
            <w:color w:val="auto"/>
            <w:u w:val="none"/>
          </w:rPr>
          <w:t>www.prolific.ac</w:t>
        </w:r>
      </w:hyperlink>
      <w:r w:rsidR="00811BBC">
        <w:rPr>
          <w:rStyle w:val="Hyperlink"/>
          <w:color w:val="auto"/>
          <w:u w:val="none"/>
        </w:rPr>
        <w:t>)</w:t>
      </w:r>
      <w:r w:rsidR="00C74E6A">
        <w:rPr>
          <w:rStyle w:val="Hyperlink"/>
          <w:color w:val="auto"/>
          <w:u w:val="none"/>
        </w:rPr>
        <w:t xml:space="preserve">. </w:t>
      </w:r>
      <w:r w:rsidR="00E00084">
        <w:t xml:space="preserve">Participants </w:t>
      </w:r>
      <w:r w:rsidR="00E00084" w:rsidRPr="005E06B6">
        <w:t>provided informed consent prior to participation</w:t>
      </w:r>
      <w:r w:rsidR="00E00084">
        <w:t xml:space="preserve"> in all experiments</w:t>
      </w:r>
      <w:r w:rsidR="00E00084" w:rsidRPr="005E06B6">
        <w:t xml:space="preserve">. </w:t>
      </w:r>
      <w:r w:rsidR="00E00084">
        <w:t xml:space="preserve">In order to form homogenous </w:t>
      </w:r>
      <w:r w:rsidR="00E00084">
        <w:rPr>
          <w:lang w:val="en-IE"/>
        </w:rPr>
        <w:t>racial in- and out-groups between the participants and stimuli we recruited white participants only.</w:t>
      </w:r>
      <w:r w:rsidR="00E00084">
        <w:t xml:space="preserve"> Sample size was selected based on availability of resources. No power analysis was conducted given the complexity of estimating power for interactions within mixed-effects models. </w:t>
      </w:r>
      <w:r w:rsidR="00625608">
        <w:rPr>
          <w:lang w:val="en-IE"/>
        </w:rPr>
        <w:t xml:space="preserve">148 participants </w:t>
      </w:r>
      <w:r w:rsidR="00F76003">
        <w:rPr>
          <w:lang w:val="en-IE"/>
        </w:rPr>
        <w:t>met inclusion and exclusion criteria</w:t>
      </w:r>
      <w:r w:rsidR="000431BF">
        <w:t xml:space="preserve"> </w:t>
      </w:r>
      <w:r w:rsidR="00625608" w:rsidRPr="005E06B6">
        <w:t>(</w:t>
      </w:r>
      <w:r w:rsidR="00625608" w:rsidRPr="005E06B6">
        <w:rPr>
          <w:i/>
        </w:rPr>
        <w:t>M</w:t>
      </w:r>
      <w:r w:rsidR="00625608" w:rsidRPr="005E06B6">
        <w:rPr>
          <w:vertAlign w:val="subscript"/>
        </w:rPr>
        <w:t>age</w:t>
      </w:r>
      <w:r w:rsidR="00625608">
        <w:t xml:space="preserve"> = 32.1</w:t>
      </w:r>
      <w:r w:rsidR="00625608" w:rsidRPr="005E06B6">
        <w:t xml:space="preserve">, </w:t>
      </w:r>
      <w:r w:rsidR="00625608" w:rsidRPr="005E06B6">
        <w:rPr>
          <w:i/>
        </w:rPr>
        <w:t>SD</w:t>
      </w:r>
      <w:r w:rsidR="00625608">
        <w:t xml:space="preserve"> = 11.1; 47 women, 98</w:t>
      </w:r>
      <w:r w:rsidR="00625608" w:rsidRPr="005E06B6">
        <w:t xml:space="preserve"> men, 3 </w:t>
      </w:r>
      <w:r w:rsidR="00625608">
        <w:t xml:space="preserve">identified </w:t>
      </w:r>
      <w:r w:rsidR="00625608" w:rsidRPr="005E06B6">
        <w:t xml:space="preserve">using a non-binary category or </w:t>
      </w:r>
      <w:r w:rsidR="00625608">
        <w:t>provided no response</w:t>
      </w:r>
      <w:r w:rsidR="00625608" w:rsidRPr="005E06B6">
        <w:t>).</w:t>
      </w:r>
    </w:p>
    <w:p w14:paraId="2DF39804" w14:textId="7254D10A" w:rsidR="00FE17D4" w:rsidRPr="0030389E" w:rsidRDefault="007037C2" w:rsidP="0030389E">
      <w:pPr>
        <w:rPr>
          <w:rFonts w:eastAsiaTheme="majorEastAsia" w:cstheme="majorBidi"/>
          <w:b/>
          <w:bCs/>
        </w:rPr>
      </w:pPr>
      <w:proofErr w:type="gramStart"/>
      <w:r>
        <w:rPr>
          <w:rStyle w:val="Heading3Char"/>
        </w:rPr>
        <w:t>P</w:t>
      </w:r>
      <w:r w:rsidR="00382B67">
        <w:rPr>
          <w:rStyle w:val="Heading3Char"/>
        </w:rPr>
        <w:t>rocedure</w:t>
      </w:r>
      <w:r>
        <w:rPr>
          <w:rStyle w:val="Heading3Char"/>
        </w:rPr>
        <w:t xml:space="preserve"> </w:t>
      </w:r>
      <w:r w:rsidR="0030389E">
        <w:rPr>
          <w:rStyle w:val="Heading3Char"/>
        </w:rPr>
        <w:t>and m</w:t>
      </w:r>
      <w:r>
        <w:rPr>
          <w:rStyle w:val="Heading3Char"/>
        </w:rPr>
        <w:t>easures</w:t>
      </w:r>
      <w:r w:rsidR="00B17A7A" w:rsidRPr="00B17A7A">
        <w:rPr>
          <w:rStyle w:val="Heading3Char"/>
        </w:rPr>
        <w:t>.</w:t>
      </w:r>
      <w:proofErr w:type="gramEnd"/>
      <w:r w:rsidR="00B17A7A">
        <w:t xml:space="preserve"> </w:t>
      </w:r>
      <w:r w:rsidR="00382B67">
        <w:t xml:space="preserve">Participants were randomly assigned to </w:t>
      </w:r>
      <w:r w:rsidR="00176EB3">
        <w:t xml:space="preserve">the Race </w:t>
      </w:r>
      <w:r w:rsidR="00BB4365">
        <w:t xml:space="preserve">IAT </w:t>
      </w:r>
      <w:r w:rsidR="00176EB3">
        <w:t xml:space="preserve">condition or the Flowers-Insects </w:t>
      </w:r>
      <w:r w:rsidR="00BB4365">
        <w:t>IAT</w:t>
      </w:r>
      <w:r w:rsidR="00176EB3">
        <w:t xml:space="preserve"> condition</w:t>
      </w:r>
      <w:r w:rsidR="00382B67">
        <w:t xml:space="preserve">. </w:t>
      </w:r>
      <w:r w:rsidR="004743E0">
        <w:t>Participants completed the Modern Racism S</w:t>
      </w:r>
      <w:r w:rsidR="00434ACA">
        <w:t>cale</w:t>
      </w:r>
      <w:r w:rsidR="004A5081">
        <w:t xml:space="preserve"> </w:t>
      </w:r>
      <w:r w:rsidR="004A5081">
        <w:fldChar w:fldCharType="begin"/>
      </w:r>
      <w:r w:rsidR="004A5081">
        <w:instrText xml:space="preserve"> ADDIN ZOTERO_ITEM CSL_CITATION {"citationID":"HUIHVPEu","properties":{"formattedCitation":"(McConahay, 1986)","plainCitation":"(McConahay, 1986)","noteIndex":0},"citationItems":[{"id":6942,"uris":["http://zotero.org/users/1687755/items/J8A9QVEQ"],"uri":["http://zotero.org/users/1687755/items/J8A9QVEQ"],"itemData":{"id":6942,"type":"chapter","title":"Modern racism, ambivalence, and the modern racism scale","container-title":"Prejudice, Discrimination, and Racism","publisher":"Academic Press","publisher-place":"San Diego, CA","page":"91-125","event-place":"San Diego, CA","author":[{"family":"McConahay","given":"John B"}],"editor":[{"family":"Dovidio","given":"John F."},{"family":"Gaertner","given":"S. L."}],"issued":{"date-parts":[["1986"]]}}}],"schema":"https://github.com/citation-style-language/schema/raw/master/csl-citation.json"} </w:instrText>
      </w:r>
      <w:r w:rsidR="004A5081">
        <w:fldChar w:fldCharType="separate"/>
      </w:r>
      <w:r w:rsidR="004A5081">
        <w:rPr>
          <w:noProof/>
        </w:rPr>
        <w:t>(McConahay, 1986)</w:t>
      </w:r>
      <w:r w:rsidR="004A5081">
        <w:fldChar w:fldCharType="end"/>
      </w:r>
      <w:r w:rsidR="00434ACA">
        <w:t xml:space="preserve">, </w:t>
      </w:r>
      <w:r w:rsidR="00F24AB4">
        <w:t xml:space="preserve">then </w:t>
      </w:r>
      <w:r w:rsidR="00434ACA">
        <w:t xml:space="preserve">either the Race IAT or Flowers-Insects IAT, </w:t>
      </w:r>
      <w:r w:rsidR="00F24AB4">
        <w:t xml:space="preserve">then </w:t>
      </w:r>
      <w:r w:rsidR="00FF37BE">
        <w:t>the</w:t>
      </w:r>
      <w:r w:rsidR="005469BE">
        <w:t xml:space="preserve"> </w:t>
      </w:r>
      <w:r w:rsidR="004743E0">
        <w:t xml:space="preserve">black faces </w:t>
      </w:r>
      <w:r w:rsidR="006866F1">
        <w:t>SC-IAT and</w:t>
      </w:r>
      <w:r w:rsidR="0018292A">
        <w:t xml:space="preserve"> Likert ratings scale for the images of Black faces </w:t>
      </w:r>
      <w:r w:rsidR="009A3800">
        <w:t xml:space="preserve">used in the IAT </w:t>
      </w:r>
      <w:r w:rsidR="0018292A">
        <w:t>(1 - very negative to 7 - very positive)</w:t>
      </w:r>
      <w:r w:rsidR="005469BE">
        <w:t xml:space="preserve">. </w:t>
      </w:r>
    </w:p>
    <w:p w14:paraId="33103294" w14:textId="47D4369E" w:rsidR="003E3278" w:rsidRDefault="009740B5" w:rsidP="00166BD6">
      <w:proofErr w:type="gramStart"/>
      <w:r w:rsidRPr="00B367A6">
        <w:rPr>
          <w:rStyle w:val="Heading4Char"/>
        </w:rPr>
        <w:lastRenderedPageBreak/>
        <w:t>Implicit Association Test</w:t>
      </w:r>
      <w:r w:rsidR="003D1754">
        <w:rPr>
          <w:rStyle w:val="Heading4Char"/>
        </w:rPr>
        <w:t>s</w:t>
      </w:r>
      <w:r w:rsidRPr="00B367A6">
        <w:rPr>
          <w:rStyle w:val="Heading4Char"/>
        </w:rPr>
        <w:t>.</w:t>
      </w:r>
      <w:proofErr w:type="gramEnd"/>
      <w:r>
        <w:t xml:space="preserve"> </w:t>
      </w:r>
      <w:r w:rsidR="0083012E">
        <w:t>All</w:t>
      </w:r>
      <w:r w:rsidR="00D6118B">
        <w:t xml:space="preserve"> task </w:t>
      </w:r>
      <w:r w:rsidR="000951E6">
        <w:t xml:space="preserve">parameters </w:t>
      </w:r>
      <w:r w:rsidR="00D6118B">
        <w:t xml:space="preserve">followed the recommendations of </w:t>
      </w:r>
      <w:r w:rsidR="00E143C2">
        <w:t xml:space="preserve">a methodological review the IAT </w:t>
      </w:r>
      <w:r w:rsidR="00D6118B">
        <w:fldChar w:fldCharType="begin"/>
      </w:r>
      <w:r w:rsidR="0074629F">
        <w:instrText xml:space="preserve"> ADDIN ZOTERO_ITEM CSL_CITATION {"citationID":"jr9RztSp","properties":{"formattedCitation":"(Nosek, Greenwald, &amp; Banaji, 2005)","plainCitation":"(Nosek, Greenwald, &amp; Banaji, 2005)","noteIndex":0},"citationItems":[{"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chema":"https://github.com/citation-style-language/schema/raw/master/csl-citation.json"} </w:instrText>
      </w:r>
      <w:r w:rsidR="00D6118B">
        <w:fldChar w:fldCharType="separate"/>
      </w:r>
      <w:r w:rsidR="0005714B">
        <w:rPr>
          <w:noProof/>
        </w:rPr>
        <w:t>(Nosek, Greenwald, &amp; Banaji, 2005)</w:t>
      </w:r>
      <w:r w:rsidR="00D6118B">
        <w:fldChar w:fldCharType="end"/>
      </w:r>
      <w:r w:rsidR="00D6118B">
        <w:t xml:space="preserve">. </w:t>
      </w:r>
      <w:r w:rsidR="003E3278">
        <w:t>Two v</w:t>
      </w:r>
      <w:r w:rsidR="00D6118B">
        <w:t>ersions of the IAT were employed that differed in their target stimuli</w:t>
      </w:r>
      <w:r w:rsidR="003E3278">
        <w:t xml:space="preserve">. </w:t>
      </w:r>
      <w:r w:rsidR="003E3278" w:rsidRPr="00556802">
        <w:t xml:space="preserve">The </w:t>
      </w:r>
      <w:r w:rsidR="003E3278">
        <w:t xml:space="preserve">Race IAT </w:t>
      </w:r>
      <w:r w:rsidR="00090B75">
        <w:t xml:space="preserve">used the same stimuli </w:t>
      </w:r>
      <w:r w:rsidR="000E428C">
        <w:t xml:space="preserve">that </w:t>
      </w:r>
      <w:r w:rsidR="008F6227">
        <w:t xml:space="preserve">have </w:t>
      </w:r>
      <w:r w:rsidR="00090B75">
        <w:t xml:space="preserve">been employed </w:t>
      </w:r>
      <w:r w:rsidR="008F6227">
        <w:t xml:space="preserve">in the </w:t>
      </w:r>
      <w:r w:rsidR="00186077">
        <w:t xml:space="preserve">task </w:t>
      </w:r>
      <w:r w:rsidR="008F6227">
        <w:t xml:space="preserve">hosted </w:t>
      </w:r>
      <w:r w:rsidR="00090B75">
        <w:t xml:space="preserve">on </w:t>
      </w:r>
      <w:r w:rsidR="00090B75" w:rsidRPr="00556802">
        <w:t xml:space="preserve">the </w:t>
      </w:r>
      <w:r w:rsidR="00090B75">
        <w:t xml:space="preserve">well-known </w:t>
      </w:r>
      <w:r w:rsidR="00090B75" w:rsidRPr="00556802">
        <w:t xml:space="preserve">Project Implicit website </w:t>
      </w:r>
      <w:r w:rsidR="000951E6">
        <w:t xml:space="preserve">since </w:t>
      </w:r>
      <w:r w:rsidR="00186077" w:rsidRPr="00186077">
        <w:t>2002</w:t>
      </w:r>
      <w:r w:rsidR="00186077">
        <w:t xml:space="preserve"> </w:t>
      </w:r>
      <w:r w:rsidR="00090B75">
        <w:fldChar w:fldCharType="begin"/>
      </w:r>
      <w:r w:rsidR="0074629F">
        <w:instrText xml:space="preserve"> ADDIN ZOTERO_ITEM CSL_CITATION {"citationID":"1brsov6k3d","properties":{"formattedCitation":"(Xu et al., 2014)","plainCitation":"(Xu et al., 2014)","noteIndex":0},"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schema":"https://github.com/citation-style-language/schema/raw/master/csl-citation.json"} </w:instrText>
      </w:r>
      <w:r w:rsidR="00090B75">
        <w:fldChar w:fldCharType="separate"/>
      </w:r>
      <w:r w:rsidR="007509FC">
        <w:rPr>
          <w:noProof/>
        </w:rPr>
        <w:t>(Xu et al., 2014)</w:t>
      </w:r>
      <w:r w:rsidR="00090B75">
        <w:fldChar w:fldCharType="end"/>
      </w:r>
      <w:r w:rsidR="00090B75">
        <w:t xml:space="preserve">. </w:t>
      </w:r>
      <w:r w:rsidR="008C5F5A">
        <w:t xml:space="preserve">This </w:t>
      </w:r>
      <w:r w:rsidR="00F71324">
        <w:t xml:space="preserve">included </w:t>
      </w:r>
      <w:r w:rsidR="00090B75">
        <w:t xml:space="preserve">the </w:t>
      </w:r>
      <w:r w:rsidR="00D523C3">
        <w:t xml:space="preserve">target </w:t>
      </w:r>
      <w:r w:rsidR="00C2587C" w:rsidRPr="00556802">
        <w:t>categories “</w:t>
      </w:r>
      <w:r w:rsidR="00F71324">
        <w:t>B</w:t>
      </w:r>
      <w:r w:rsidR="00FB7F3B">
        <w:t>lack people</w:t>
      </w:r>
      <w:r w:rsidR="00C2587C" w:rsidRPr="00556802">
        <w:t xml:space="preserve">” </w:t>
      </w:r>
      <w:r w:rsidR="008C5F5A">
        <w:t>and</w:t>
      </w:r>
      <w:r w:rsidR="00C2587C" w:rsidRPr="00556802">
        <w:t xml:space="preserve"> </w:t>
      </w:r>
      <w:r w:rsidR="00D523C3">
        <w:t>“</w:t>
      </w:r>
      <w:r w:rsidR="00F71324">
        <w:t>W</w:t>
      </w:r>
      <w:r w:rsidR="00FB7F3B">
        <w:t>hite people</w:t>
      </w:r>
      <w:r w:rsidR="00D523C3">
        <w:t>”</w:t>
      </w:r>
      <w:r w:rsidR="00C2587C" w:rsidRPr="00556802">
        <w:t xml:space="preserve"> </w:t>
      </w:r>
      <w:r w:rsidR="00D523C3">
        <w:t xml:space="preserve">and the attribute categories </w:t>
      </w:r>
      <w:r w:rsidR="00E276B3">
        <w:t>“g</w:t>
      </w:r>
      <w:r w:rsidR="00437F81" w:rsidRPr="00556802">
        <w:t>ood” (</w:t>
      </w:r>
      <w:r w:rsidR="005518BA">
        <w:rPr>
          <w:iCs/>
        </w:rPr>
        <w:t>positive words</w:t>
      </w:r>
      <w:r w:rsidR="001D6B66" w:rsidRPr="00556802">
        <w:t>)</w:t>
      </w:r>
      <w:r w:rsidR="00E276B3">
        <w:t xml:space="preserve"> and “b</w:t>
      </w:r>
      <w:r w:rsidR="00437F81" w:rsidRPr="00556802">
        <w:t>ad” (</w:t>
      </w:r>
      <w:r w:rsidR="005518BA">
        <w:t>negative words</w:t>
      </w:r>
      <w:r w:rsidR="00090B75">
        <w:t xml:space="preserve">). </w:t>
      </w:r>
      <w:r w:rsidR="00187109">
        <w:t xml:space="preserve">The Flowers-Insects IAT </w:t>
      </w:r>
      <w:r w:rsidR="00D523C3">
        <w:t xml:space="preserve">was identical </w:t>
      </w:r>
      <w:r w:rsidR="00F537D0">
        <w:t xml:space="preserve">other than changing </w:t>
      </w:r>
      <w:r w:rsidR="00772F47">
        <w:t xml:space="preserve">the </w:t>
      </w:r>
      <w:r w:rsidR="00D523C3">
        <w:t xml:space="preserve">target categories </w:t>
      </w:r>
      <w:r w:rsidR="00772F47">
        <w:t xml:space="preserve">to </w:t>
      </w:r>
      <w:r w:rsidR="005518BA">
        <w:t>“Flowers” (images</w:t>
      </w:r>
      <w:r w:rsidR="00D523C3">
        <w:t xml:space="preserve"> of flowers) and “Ins</w:t>
      </w:r>
      <w:r w:rsidR="00B427BF">
        <w:t xml:space="preserve">ects” </w:t>
      </w:r>
      <w:r w:rsidR="00B427BF">
        <w:fldChar w:fldCharType="begin"/>
      </w:r>
      <w:r w:rsidR="005518BA">
        <w:instrText xml:space="preserve"> ADDIN ZOTERO_ITEM CSL_CITATION {"citationID":"mZYo2aRT","properties":{"formattedCitation":"(images of insects; Greenwald, McGhee, &amp; Schwartz, 1998)","plainCitation":"(images of insects; Greenwald, McGhee, &amp; Schwartz, 1998)","noteIndex":0},"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prefix":"images of insects; "}],"schema":"https://github.com/citation-style-language/schema/raw/master/csl-citation.json"} </w:instrText>
      </w:r>
      <w:r w:rsidR="00B427BF">
        <w:fldChar w:fldCharType="separate"/>
      </w:r>
      <w:r w:rsidR="005518BA">
        <w:rPr>
          <w:noProof/>
        </w:rPr>
        <w:t>(images of insects; Greenwald, McGhee, &amp; Schwartz, 1998)</w:t>
      </w:r>
      <w:r w:rsidR="00B427BF">
        <w:fldChar w:fldCharType="end"/>
      </w:r>
      <w:r w:rsidR="00B427BF">
        <w:t>.</w:t>
      </w:r>
    </w:p>
    <w:p w14:paraId="3775948B" w14:textId="23F37E07" w:rsidR="00B91286" w:rsidRPr="00556802" w:rsidRDefault="00B91286" w:rsidP="008F285B">
      <w:proofErr w:type="gramStart"/>
      <w:r>
        <w:rPr>
          <w:rStyle w:val="Heading4Char"/>
        </w:rPr>
        <w:t xml:space="preserve">Single-Category </w:t>
      </w:r>
      <w:r w:rsidRPr="00B367A6">
        <w:rPr>
          <w:rStyle w:val="Heading4Char"/>
        </w:rPr>
        <w:t>Implicit Association Test.</w:t>
      </w:r>
      <w:proofErr w:type="gramEnd"/>
      <w:r>
        <w:t xml:space="preserve"> </w:t>
      </w:r>
      <w:r w:rsidR="004130DD">
        <w:t xml:space="preserve">A variant of the </w:t>
      </w:r>
      <w:r>
        <w:t>IAT</w:t>
      </w:r>
      <w:r w:rsidR="006A6415">
        <w:t xml:space="preserve">, </w:t>
      </w:r>
      <w:r w:rsidR="004130DD">
        <w:t xml:space="preserve">the SC-IAT </w:t>
      </w:r>
      <w:r>
        <w:t>contains only one target category</w:t>
      </w:r>
      <w:r w:rsidR="006A6415">
        <w:t xml:space="preserve"> so as to provide a procedurally non-relative measure of bias towards </w:t>
      </w:r>
      <w:r w:rsidR="00FB7F3B">
        <w:t xml:space="preserve">one </w:t>
      </w:r>
      <w:r w:rsidR="006A6415">
        <w:t xml:space="preserve">category </w:t>
      </w:r>
      <w:r w:rsidR="009A3800">
        <w:t>(B</w:t>
      </w:r>
      <w:r w:rsidR="00FB7F3B">
        <w:t>lack people)</w:t>
      </w:r>
      <w:r w:rsidR="006A6415">
        <w:t xml:space="preserve"> without a contrast category </w:t>
      </w:r>
      <w:r w:rsidR="007F0448">
        <w:fldChar w:fldCharType="begin"/>
      </w:r>
      <w:r w:rsidR="0074629F">
        <w:instrText xml:space="preserve"> ADDIN ZOTERO_ITEM CSL_CITATION {"citationID":"M4kRrejB","properties":{"formattedCitation":"(e.g., white people; Karpinski &amp; Steinman, 2006)","plainCitation":"(e.g., white people; Karpinski &amp; Steinman, 2006)","noteIndex":0},"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prefix":"e.g., white people; "}],"schema":"https://github.com/citation-style-language/schema/raw/master/csl-citation.json"} </w:instrText>
      </w:r>
      <w:r w:rsidR="007F0448">
        <w:fldChar w:fldCharType="separate"/>
      </w:r>
      <w:r w:rsidR="00FB7F3B">
        <w:t>(e.g., white people; Karpinski &amp; Steinman, 2006)</w:t>
      </w:r>
      <w:r w:rsidR="007F0448">
        <w:fldChar w:fldCharType="end"/>
      </w:r>
      <w:r w:rsidR="006A6415">
        <w:t xml:space="preserve">. </w:t>
      </w:r>
      <w:r w:rsidR="004D3240">
        <w:t>The presence of any learning effects between the groups could therefore be attributed to the IAT</w:t>
      </w:r>
      <w:r w:rsidR="00817E9E">
        <w:t xml:space="preserve"> condition</w:t>
      </w:r>
      <w:r w:rsidR="004D3240">
        <w:t xml:space="preserve">. </w:t>
      </w:r>
    </w:p>
    <w:p w14:paraId="1178D6EB" w14:textId="2237711D" w:rsidR="003D48E0" w:rsidRDefault="003D48E0" w:rsidP="008364CC">
      <w:pPr>
        <w:pStyle w:val="Heading2"/>
      </w:pPr>
      <w:r>
        <w:t>Results</w:t>
      </w:r>
    </w:p>
    <w:p w14:paraId="349CFF39" w14:textId="15BE1A46" w:rsidR="001069BC" w:rsidRDefault="00612C49" w:rsidP="00EE0B84">
      <w:r>
        <w:t xml:space="preserve">In order to increase power we employed </w:t>
      </w:r>
      <w:r w:rsidR="003E32A7">
        <w:t xml:space="preserve">linear </w:t>
      </w:r>
      <w:r>
        <w:t xml:space="preserve">mixed-effect modeling of reaction times on the SC-IAT rather than the more common strategy of using </w:t>
      </w:r>
      <w:r w:rsidRPr="00EE63D9">
        <w:rPr>
          <w:i/>
        </w:rPr>
        <w:t>D</w:t>
      </w:r>
      <w:r>
        <w:t xml:space="preserve"> scoring algorithm </w:t>
      </w:r>
      <w:r>
        <w:fldChar w:fldCharType="begin"/>
      </w:r>
      <w:r>
        <w:instrText xml:space="preserve"> ADDIN ZOTERO_ITEM CSL_CITATION {"citationID":"2fc6otfhgm","properties":{"formattedCitation":"(Greenwald, Nosek, &amp; Banaji, 2003)","plainCitation":"(Greenwald, Nosek, &amp; Banaji, 2003)","noteIndex":0},"citationItems":[{"id":226,"uris":["http://zotero.org/users/1687755/items/BDWCSHP8"],"uri":["http://zotero.org/users/1687755/items/BDWCSHP8"],"itemData":{"id":226,"type":"article-journal","title":"Understanding and using the Implicit Association Test: I. An improved scoring algorithm.","container-title":"Journal of Personality and Social Psychology","page":"197-216","volume":"85","issue":"2","source":"CrossRef","DOI":"10.1037/0022-3514.85.2.197","ISSN":"1939-1315, 0022-3514","shortTitle":"Understanding and using the Implicit Association Test","language":"en","author":[{"family":"Greenwald","given":"Anthony G."},{"family":"Nosek","given":"Brian A."},{"family":"Banaji","given":"Mahzarin R."}],"issued":{"date-parts":[["2003"]]}}}],"schema":"https://github.com/citation-style-language/schema/raw/master/csl-citation.json"} </w:instrText>
      </w:r>
      <w:r>
        <w:fldChar w:fldCharType="separate"/>
      </w:r>
      <w:r>
        <w:rPr>
          <w:noProof/>
        </w:rPr>
        <w:t>(Greenwald, Nosek, &amp; Banaji, 2003)</w:t>
      </w:r>
      <w:r>
        <w:fldChar w:fldCharType="end"/>
      </w:r>
      <w:r>
        <w:t xml:space="preserve">. </w:t>
      </w:r>
      <w:r w:rsidR="00EE0B84">
        <w:t xml:space="preserve">For the sake of clarity, only results of main or interaction effects testing our pre-registered hypotheses will be reported for </w:t>
      </w:r>
      <w:r w:rsidR="00EE0B84">
        <w:lastRenderedPageBreak/>
        <w:t xml:space="preserve">each experiment. </w:t>
      </w:r>
      <w:commentRangeStart w:id="2"/>
      <w:r w:rsidR="002643F5" w:rsidRPr="006F2063">
        <w:t>T</w:t>
      </w:r>
      <w:r w:rsidR="001604DF" w:rsidRPr="006F2063">
        <w:t>he f</w:t>
      </w:r>
      <w:r w:rsidR="00EE0B84" w:rsidRPr="006F2063">
        <w:t xml:space="preserve">ull results of each model are </w:t>
      </w:r>
      <w:r w:rsidR="002643F5" w:rsidRPr="006F2063">
        <w:t>available</w:t>
      </w:r>
      <w:r w:rsidR="00EE0B84" w:rsidRPr="006F2063">
        <w:t xml:space="preserve"> in the supplementary </w:t>
      </w:r>
      <w:r w:rsidR="003E32A7" w:rsidRPr="006F2063">
        <w:t xml:space="preserve">online </w:t>
      </w:r>
      <w:r w:rsidR="001604DF" w:rsidRPr="006F2063">
        <w:t>materials.</w:t>
      </w:r>
      <w:commentRangeEnd w:id="2"/>
      <w:r w:rsidR="006F2063" w:rsidRPr="006F2063">
        <w:rPr>
          <w:rStyle w:val="CommentReference"/>
        </w:rPr>
        <w:commentReference w:id="2"/>
      </w:r>
    </w:p>
    <w:p w14:paraId="3B11B087" w14:textId="2F83F1D3" w:rsidR="00FF75B1" w:rsidRDefault="004B3206" w:rsidP="00AE1865">
      <w:r w:rsidRPr="004F30A3">
        <w:t>Reaction time was</w:t>
      </w:r>
      <w:r w:rsidR="006644DA" w:rsidRPr="004F30A3">
        <w:t xml:space="preserve"> entered as the </w:t>
      </w:r>
      <w:r w:rsidRPr="004F30A3">
        <w:t>dependent variable</w:t>
      </w:r>
      <w:r w:rsidR="008062FF">
        <w:t>,</w:t>
      </w:r>
      <w:r w:rsidR="006644DA" w:rsidRPr="004F30A3">
        <w:t xml:space="preserve"> </w:t>
      </w:r>
      <w:r w:rsidRPr="004F30A3">
        <w:t>SC-</w:t>
      </w:r>
      <w:r w:rsidR="006644DA" w:rsidRPr="004F30A3">
        <w:t xml:space="preserve">IAT </w:t>
      </w:r>
      <w:r w:rsidR="00B64859">
        <w:t xml:space="preserve">block, IAT </w:t>
      </w:r>
      <w:r w:rsidR="00F47982" w:rsidRPr="004F30A3">
        <w:t>condition</w:t>
      </w:r>
      <w:r w:rsidR="00B64859">
        <w:t xml:space="preserve"> and their interaction</w:t>
      </w:r>
      <w:r w:rsidR="00F47982" w:rsidRPr="004F30A3">
        <w:t xml:space="preserve"> </w:t>
      </w:r>
      <w:r w:rsidR="006644DA" w:rsidRPr="004F30A3">
        <w:t>were entered</w:t>
      </w:r>
      <w:r w:rsidR="006644DA" w:rsidRPr="00D0473B">
        <w:t xml:space="preserve"> as fixed effects</w:t>
      </w:r>
      <w:r w:rsidR="008062FF">
        <w:t>,</w:t>
      </w:r>
      <w:r w:rsidR="006644DA">
        <w:t xml:space="preserve"> </w:t>
      </w:r>
      <w:r w:rsidR="008062FF">
        <w:t>racism was entered as a fixed-effect covariate,</w:t>
      </w:r>
      <w:r w:rsidR="00F47982">
        <w:t xml:space="preserve"> </w:t>
      </w:r>
      <w:r w:rsidR="006644DA">
        <w:t>and p</w:t>
      </w:r>
      <w:r w:rsidR="006644DA" w:rsidRPr="00D0473B">
        <w:t xml:space="preserve">articipant </w:t>
      </w:r>
      <w:r>
        <w:t>was entered as a random effect</w:t>
      </w:r>
      <w:r w:rsidR="00801063">
        <w:t xml:space="preserve"> (</w:t>
      </w:r>
      <w:r w:rsidR="004E45F8">
        <w:t xml:space="preserve">Wilkinson </w:t>
      </w:r>
      <w:r w:rsidR="000F15B8">
        <w:t>notation</w:t>
      </w:r>
      <w:r w:rsidR="000E03BB">
        <w:t>:</w:t>
      </w:r>
      <w:r w:rsidR="00E17EEB" w:rsidRPr="00E17EEB">
        <w:t xml:space="preserve"> </w:t>
      </w:r>
      <w:r w:rsidR="00E17EEB" w:rsidRPr="00380CC2">
        <w:rPr>
          <w:rFonts w:ascii="CMU Typewriter Text Light" w:hAnsi="CMU Typewriter Text Light"/>
        </w:rPr>
        <w:t xml:space="preserve">RT </w:t>
      </w:r>
      <w:r w:rsidR="000F15B8" w:rsidRPr="00380CC2">
        <w:rPr>
          <w:rFonts w:ascii="BlairMdITC TT-Medium" w:hAnsi="BlairMdITC TT-Medium" w:cs="BlairMdITC TT-Medium"/>
        </w:rPr>
        <w:t>∼</w:t>
      </w:r>
      <w:r w:rsidR="00E17EEB" w:rsidRPr="00380CC2">
        <w:rPr>
          <w:rFonts w:ascii="CMU Typewriter Text Light" w:hAnsi="CMU Typewriter Text Light"/>
        </w:rPr>
        <w:t xml:space="preserve"> block </w:t>
      </w:r>
      <w:r w:rsidR="000F15B8" w:rsidRPr="00380CC2">
        <w:rPr>
          <w:rFonts w:ascii="CMU Typewriter Text Light" w:hAnsi="CMU Typewriter Text Light"/>
        </w:rPr>
        <w:t>*</w:t>
      </w:r>
      <w:r w:rsidR="00E17EEB" w:rsidRPr="00380CC2">
        <w:rPr>
          <w:rFonts w:ascii="CMU Typewriter Text Light" w:hAnsi="CMU Typewriter Text Light"/>
        </w:rPr>
        <w:t xml:space="preserve"> condition </w:t>
      </w:r>
      <w:r w:rsidR="000F15B8" w:rsidRPr="00380CC2">
        <w:rPr>
          <w:rFonts w:ascii="CMU Typewriter Text Light" w:hAnsi="CMU Typewriter Text Light"/>
        </w:rPr>
        <w:t>+</w:t>
      </w:r>
      <w:r w:rsidR="001112FB" w:rsidRPr="00380CC2">
        <w:rPr>
          <w:rFonts w:ascii="CMU Typewriter Text Light" w:hAnsi="CMU Typewriter Text Light"/>
        </w:rPr>
        <w:t xml:space="preserve"> racism </w:t>
      </w:r>
      <w:r w:rsidR="000F15B8" w:rsidRPr="00380CC2">
        <w:rPr>
          <w:rFonts w:ascii="CMU Typewriter Text Light" w:hAnsi="CMU Typewriter Text Light"/>
        </w:rPr>
        <w:t>+</w:t>
      </w:r>
      <w:r w:rsidR="00380CC2">
        <w:rPr>
          <w:rFonts w:ascii="CMU Typewriter Text Light" w:hAnsi="CMU Typewriter Text Light"/>
        </w:rPr>
        <w:t xml:space="preserve"> (1 | participant)</w:t>
      </w:r>
      <w:r w:rsidR="00801063">
        <w:t xml:space="preserve">). </w:t>
      </w:r>
      <w:r w:rsidR="00D97B43">
        <w:t>Results</w:t>
      </w:r>
      <w:r w:rsidR="00D721D3">
        <w:t xml:space="preserve"> demonstrated </w:t>
      </w:r>
      <w:r w:rsidR="00523948">
        <w:t>that SC-IAT effects differed significantly between IAT conditions</w:t>
      </w:r>
      <w:r w:rsidR="00D721D3">
        <w:t xml:space="preserve">, </w:t>
      </w:r>
      <w:r w:rsidR="00050406" w:rsidRPr="00D152D1">
        <w:rPr>
          <w:i/>
        </w:rPr>
        <w:t>B</w:t>
      </w:r>
      <w:r w:rsidR="00050406" w:rsidRPr="00D152D1">
        <w:t xml:space="preserve"> </w:t>
      </w:r>
      <w:r w:rsidR="00050406">
        <w:t xml:space="preserve">= </w:t>
      </w:r>
      <w:r w:rsidR="00545B38">
        <w:t>4.459</w:t>
      </w:r>
      <w:r w:rsidR="00050406" w:rsidRPr="00D152D1">
        <w:t>, 95% CI = [</w:t>
      </w:r>
      <w:r w:rsidR="00050406">
        <w:t>1.03</w:t>
      </w:r>
      <w:r w:rsidR="00545B38">
        <w:t>0</w:t>
      </w:r>
      <w:r w:rsidR="00050406">
        <w:t xml:space="preserve">, </w:t>
      </w:r>
      <w:r w:rsidR="00545B38">
        <w:t>7.887</w:t>
      </w:r>
      <w:r w:rsidR="00050406" w:rsidRPr="00D152D1">
        <w:t xml:space="preserve">], β = </w:t>
      </w:r>
      <w:r w:rsidR="00545B38">
        <w:t>0.017</w:t>
      </w:r>
      <w:r w:rsidR="00050406">
        <w:t xml:space="preserve">, 95% CI </w:t>
      </w:r>
      <w:r w:rsidR="00050406" w:rsidRPr="00545B38">
        <w:t>= [0.00</w:t>
      </w:r>
      <w:r w:rsidR="00545B38" w:rsidRPr="00545B38">
        <w:t>4</w:t>
      </w:r>
      <w:r w:rsidR="00050406" w:rsidRPr="00545B38">
        <w:t>,</w:t>
      </w:r>
      <w:r w:rsidR="00545B38">
        <w:t xml:space="preserve"> 0.029</w:t>
      </w:r>
      <w:r w:rsidR="00050406" w:rsidRPr="00D152D1">
        <w:t xml:space="preserve">], </w:t>
      </w:r>
      <w:r w:rsidR="00050406" w:rsidRPr="00D152D1">
        <w:rPr>
          <w:i/>
        </w:rPr>
        <w:t>p</w:t>
      </w:r>
      <w:r w:rsidR="00050406">
        <w:t xml:space="preserve"> = .011</w:t>
      </w:r>
      <w:r w:rsidR="006A3C15">
        <w:t xml:space="preserve">. </w:t>
      </w:r>
      <w:r w:rsidR="001079A8">
        <w:t>Inspection of the estimated marginal means revealed that p</w:t>
      </w:r>
      <w:r w:rsidR="00AF36F4">
        <w:t xml:space="preserve">articipants who completed the Race IAT demonstrated more negative implicit bias towards </w:t>
      </w:r>
      <w:r w:rsidR="00FB7F3B">
        <w:t>black people</w:t>
      </w:r>
      <w:r w:rsidR="00AF36F4">
        <w:t xml:space="preserve"> on the subsequent SC-IAT than did participants who completed the Flowers-Insects </w:t>
      </w:r>
      <w:r w:rsidR="00AE1865">
        <w:t>IAT</w:t>
      </w:r>
      <w:r w:rsidR="001079A8">
        <w:t xml:space="preserve">, as </w:t>
      </w:r>
      <w:r w:rsidR="00727FB3">
        <w:t>hypothesized</w:t>
      </w:r>
      <w:r w:rsidR="00AE1865">
        <w:t>.</w:t>
      </w:r>
      <w:r w:rsidR="00CB0DC7">
        <w:t xml:space="preserve"> </w:t>
      </w:r>
      <w:commentRangeStart w:id="3"/>
      <w:r w:rsidR="00CB0DC7" w:rsidRPr="006F2063">
        <w:t xml:space="preserve">For illustrative purposes, </w:t>
      </w:r>
      <w:r w:rsidR="00AA0941" w:rsidRPr="006F2063">
        <w:t xml:space="preserve">differences in </w:t>
      </w:r>
      <w:r w:rsidR="00116976" w:rsidRPr="006F2063">
        <w:t xml:space="preserve">SC-IAT effects </w:t>
      </w:r>
      <w:r w:rsidR="00AA0941" w:rsidRPr="006F2063">
        <w:t xml:space="preserve">between groups can be quantified </w:t>
      </w:r>
      <w:r w:rsidR="00116976" w:rsidRPr="006F2063">
        <w:t xml:space="preserve">using traditional </w:t>
      </w:r>
      <w:r w:rsidR="00116976" w:rsidRPr="006F2063">
        <w:rPr>
          <w:i/>
        </w:rPr>
        <w:t>D</w:t>
      </w:r>
      <w:r w:rsidR="00AA0941" w:rsidRPr="006F2063">
        <w:t>1 scoring. This</w:t>
      </w:r>
      <w:r w:rsidR="00116976" w:rsidRPr="006F2063">
        <w:t xml:space="preserve"> corresponds to a </w:t>
      </w:r>
      <w:r w:rsidR="00A62C7A" w:rsidRPr="006F2063">
        <w:t xml:space="preserve">small </w:t>
      </w:r>
      <w:r w:rsidR="00116976" w:rsidRPr="006F2063">
        <w:t>difference of between the two groups</w:t>
      </w:r>
      <w:r w:rsidR="00A62C7A" w:rsidRPr="006F2063">
        <w:t xml:space="preserve">, </w:t>
      </w:r>
      <w:r w:rsidR="00A62C7A" w:rsidRPr="006F2063">
        <w:rPr>
          <w:i/>
        </w:rPr>
        <w:t>M</w:t>
      </w:r>
      <w:r w:rsidR="00A62C7A" w:rsidRPr="006F2063">
        <w:rPr>
          <w:vertAlign w:val="subscript"/>
        </w:rPr>
        <w:t>diff</w:t>
      </w:r>
      <w:r w:rsidR="00A62C7A" w:rsidRPr="006F2063">
        <w:t xml:space="preserve"> = 0.03, 95% CI = [-0.02, 0.08]</w:t>
      </w:r>
      <w:r w:rsidR="005B4109" w:rsidRPr="006F2063">
        <w:t xml:space="preserve">, Cohen’s </w:t>
      </w:r>
      <w:r w:rsidR="005B4109" w:rsidRPr="006F2063">
        <w:rPr>
          <w:i/>
        </w:rPr>
        <w:t>d</w:t>
      </w:r>
      <w:r w:rsidR="005B4109" w:rsidRPr="006F2063">
        <w:t xml:space="preserve"> = 0.18, 95% CI = [-0.15, 0.51].</w:t>
      </w:r>
      <w:commentRangeEnd w:id="3"/>
      <w:r w:rsidR="006F2063" w:rsidRPr="006F2063">
        <w:rPr>
          <w:rStyle w:val="CommentReference"/>
        </w:rPr>
        <w:commentReference w:id="3"/>
      </w:r>
    </w:p>
    <w:p w14:paraId="158126A9" w14:textId="11D21DA4" w:rsidR="00EE4317" w:rsidRDefault="00FF75B1" w:rsidP="00FF75B1">
      <w:pPr>
        <w:rPr>
          <w:color w:val="FF0000"/>
        </w:rPr>
      </w:pPr>
      <w:r>
        <w:t>S</w:t>
      </w:r>
      <w:r w:rsidR="00EE4317">
        <w:t xml:space="preserve">elf-report ratings </w:t>
      </w:r>
      <w:r w:rsidR="00B47AD5">
        <w:t>data were</w:t>
      </w:r>
      <w:r w:rsidR="00BF341E">
        <w:t xml:space="preserve"> </w:t>
      </w:r>
      <w:r>
        <w:t xml:space="preserve">analyzed using a </w:t>
      </w:r>
      <w:r w:rsidR="007E2879">
        <w:t>similar mo</w:t>
      </w:r>
      <w:r>
        <w:t xml:space="preserve">del, with </w:t>
      </w:r>
      <w:r w:rsidR="007E2879">
        <w:t xml:space="preserve">rating </w:t>
      </w:r>
      <w:r w:rsidR="007E2879" w:rsidRPr="004F30A3">
        <w:t>as the dependent variable</w:t>
      </w:r>
      <w:r w:rsidR="007E2879">
        <w:t>,</w:t>
      </w:r>
      <w:r w:rsidR="007E2879" w:rsidRPr="004F30A3">
        <w:t xml:space="preserve"> </w:t>
      </w:r>
      <w:r w:rsidR="00EF793E">
        <w:t>IAT</w:t>
      </w:r>
      <w:r w:rsidR="007E2879" w:rsidRPr="004F30A3">
        <w:t xml:space="preserve"> condition </w:t>
      </w:r>
      <w:r w:rsidR="007E2879">
        <w:t>as a fixed effect, racism as a fixed-effect covariate, and p</w:t>
      </w:r>
      <w:r w:rsidR="007E2879" w:rsidRPr="00D0473B">
        <w:t xml:space="preserve">articipant </w:t>
      </w:r>
      <w:r>
        <w:t>as a random effect (</w:t>
      </w:r>
      <w:r w:rsidR="007E2879">
        <w:rPr>
          <w:rFonts w:ascii="CMU Typewriter Text Light" w:hAnsi="CMU Typewriter Text Light"/>
        </w:rPr>
        <w:t>rating</w:t>
      </w:r>
      <w:r w:rsidR="007E2879" w:rsidRPr="00380CC2">
        <w:rPr>
          <w:rFonts w:ascii="CMU Typewriter Text Light" w:hAnsi="CMU Typewriter Text Light"/>
        </w:rPr>
        <w:t xml:space="preserve"> </w:t>
      </w:r>
      <w:r w:rsidR="007E2879" w:rsidRPr="00380CC2">
        <w:rPr>
          <w:rFonts w:ascii="BlairMdITC TT-Medium" w:hAnsi="BlairMdITC TT-Medium" w:cs="BlairMdITC TT-Medium"/>
        </w:rPr>
        <w:t>∼</w:t>
      </w:r>
      <w:r w:rsidR="007E2879" w:rsidRPr="00380CC2">
        <w:rPr>
          <w:rFonts w:ascii="CMU Typewriter Text Light" w:hAnsi="CMU Typewriter Text Light"/>
        </w:rPr>
        <w:t xml:space="preserve"> condition + racism +</w:t>
      </w:r>
      <w:r w:rsidR="007E2879">
        <w:rPr>
          <w:rFonts w:ascii="CMU Typewriter Text Light" w:hAnsi="CMU Typewriter Text Light"/>
        </w:rPr>
        <w:t xml:space="preserve"> (1 | participant)</w:t>
      </w:r>
      <w:r>
        <w:t xml:space="preserve">). </w:t>
      </w:r>
      <w:r w:rsidR="00847EA5">
        <w:t>N</w:t>
      </w:r>
      <w:r w:rsidR="00AE1865">
        <w:t xml:space="preserve">o evidence was found for differences in ratings between the </w:t>
      </w:r>
      <w:r w:rsidR="007E2879">
        <w:t xml:space="preserve">IAT </w:t>
      </w:r>
      <w:r w:rsidR="007E2879">
        <w:lastRenderedPageBreak/>
        <w:t>conditions</w:t>
      </w:r>
      <w:r w:rsidR="007E2879" w:rsidRPr="007C47E2">
        <w:t xml:space="preserve">, </w:t>
      </w:r>
      <w:r w:rsidR="00D152D1" w:rsidRPr="00D152D1">
        <w:rPr>
          <w:i/>
        </w:rPr>
        <w:t>B</w:t>
      </w:r>
      <w:r w:rsidR="00D152D1" w:rsidRPr="00D152D1">
        <w:t xml:space="preserve"> </w:t>
      </w:r>
      <w:r w:rsidR="00EA4AFC" w:rsidRPr="00D152D1">
        <w:t xml:space="preserve">= </w:t>
      </w:r>
      <w:r w:rsidR="00325D36">
        <w:t>-</w:t>
      </w:r>
      <w:r w:rsidR="00EA4AFC" w:rsidRPr="00D152D1">
        <w:t>0.04</w:t>
      </w:r>
      <w:r w:rsidR="007C47E2" w:rsidRPr="00D152D1">
        <w:t>, 95% CI = [</w:t>
      </w:r>
      <w:r w:rsidR="00EA4AFC" w:rsidRPr="00D152D1">
        <w:t>-0.18</w:t>
      </w:r>
      <w:r w:rsidR="00325D36">
        <w:t>, 0.10</w:t>
      </w:r>
      <w:r w:rsidR="007C47E2" w:rsidRPr="00D152D1">
        <w:t xml:space="preserve">], </w:t>
      </w:r>
      <w:r w:rsidR="00D152D1" w:rsidRPr="00D152D1">
        <w:t xml:space="preserve">β </w:t>
      </w:r>
      <w:r w:rsidR="007C47E2" w:rsidRPr="00D152D1">
        <w:t xml:space="preserve">= </w:t>
      </w:r>
      <w:r w:rsidR="00EA4AFC" w:rsidRPr="00D152D1">
        <w:t>-0.04, 95% CI = [-0.17</w:t>
      </w:r>
      <w:r w:rsidR="00325D36">
        <w:t xml:space="preserve">, </w:t>
      </w:r>
      <w:r w:rsidR="00325D36" w:rsidRPr="00D152D1">
        <w:t>0.09</w:t>
      </w:r>
      <w:r w:rsidR="007C47E2" w:rsidRPr="00D152D1">
        <w:t xml:space="preserve">], </w:t>
      </w:r>
      <w:r w:rsidR="007C47E2" w:rsidRPr="00D152D1">
        <w:rPr>
          <w:i/>
        </w:rPr>
        <w:t>p</w:t>
      </w:r>
      <w:r w:rsidR="00EA4AFC" w:rsidRPr="00D152D1">
        <w:t xml:space="preserve"> = .560.</w:t>
      </w:r>
      <w:r w:rsidR="00DD1AD6">
        <w:t xml:space="preserve"> </w:t>
      </w:r>
    </w:p>
    <w:p w14:paraId="2B05494C" w14:textId="77777777" w:rsidR="00AF3033" w:rsidRDefault="00AF3033" w:rsidP="00B17A7A">
      <w:pPr>
        <w:pStyle w:val="Heading1"/>
      </w:pPr>
      <w:r>
        <w:t>Experiment 2</w:t>
      </w:r>
    </w:p>
    <w:p w14:paraId="68B555AC" w14:textId="7109B53C" w:rsidR="009C3E2F" w:rsidRPr="009C3E2F" w:rsidRDefault="001300CC" w:rsidP="009C3E2F">
      <w:r>
        <w:t xml:space="preserve">In order to examine the robustness of the effect observed in Experiment 1, we conducted a close replication using </w:t>
      </w:r>
      <w:r w:rsidR="003A6669">
        <w:t xml:space="preserve">a different implicit measure as a dependent variable: the Affective </w:t>
      </w:r>
      <w:r w:rsidR="00F6482A">
        <w:t>Misattribution</w:t>
      </w:r>
      <w:r w:rsidR="003A6669">
        <w:t xml:space="preserve"> Procedure </w:t>
      </w:r>
      <w:r w:rsidR="003A6669">
        <w:fldChar w:fldCharType="begin"/>
      </w:r>
      <w:r w:rsidR="0074629F">
        <w:instrText xml:space="preserve"> ADDIN ZOTERO_ITEM CSL_CITATION {"citationID":"2iCEJDGf","properties":{"formattedCitation":"(AMP: Payne, Cheng, Govorun, &amp; Stewart, 2005)","plainCitation":"(AMP: Payne, Cheng, Govorun, &amp; Stewart, 2005)","noteIndex":0},"citationItems":[{"id":1398,"uris":["http://zotero.org/users/1687755/items/2CHENTMF"],"uri":["http://zotero.org/users/1687755/items/2CHENTMF"],"itemData":{"id":1398,"type":"article-journal","title":"An inkblot for attitudes: Affect misattribution as implicit measurement","container-title":"Journal of Personality and Social Psychology","page":"277-293","volume":"89","issue":"3","source":"APA PsycNET","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DOI":"10.1037/0022-3514.89.3.277","ISSN":"1939-1315(Electronic);0022-3514(Print)","shortTitle":"An inkblot for attitudes","author":[{"family":"Payne","given":"Keith"},{"family":"Cheng","given":"Clara Michelle"},{"family":"Govorun","given":"Olesya"},{"family":"Stewart","given":"Brandon D."}],"issued":{"date-parts":[["2005"]]}},"prefix":"AMP: "}],"schema":"https://github.com/citation-style-language/schema/raw/master/csl-citation.json"} </w:instrText>
      </w:r>
      <w:r w:rsidR="003A6669">
        <w:fldChar w:fldCharType="separate"/>
      </w:r>
      <w:r w:rsidR="00DE1450">
        <w:rPr>
          <w:noProof/>
        </w:rPr>
        <w:t>(AMP: Payne, Cheng, Govorun, &amp; Stewart, 2005)</w:t>
      </w:r>
      <w:r w:rsidR="003A6669">
        <w:fldChar w:fldCharType="end"/>
      </w:r>
      <w:r w:rsidR="003A6669">
        <w:t xml:space="preserve">. This served to decrease the procedural similarities </w:t>
      </w:r>
      <w:r w:rsidR="009C3E2F">
        <w:t>the training task (IA</w:t>
      </w:r>
      <w:r w:rsidR="00F6482A">
        <w:t>T) and testing task, and therefore remove the possibility that</w:t>
      </w:r>
      <w:r w:rsidR="00133BFA">
        <w:t xml:space="preserve"> </w:t>
      </w:r>
      <w:r w:rsidR="00D4166D">
        <w:t xml:space="preserve">the </w:t>
      </w:r>
      <w:r w:rsidR="009C3E2F">
        <w:t xml:space="preserve">effects </w:t>
      </w:r>
      <w:r w:rsidR="00F6482A">
        <w:t xml:space="preserve">in Experiment 1 </w:t>
      </w:r>
      <w:r w:rsidR="00D4166D">
        <w:t>were</w:t>
      </w:r>
      <w:r w:rsidR="009C3E2F">
        <w:t xml:space="preserve"> </w:t>
      </w:r>
      <w:r w:rsidR="00F6482A">
        <w:t xml:space="preserve">merely </w:t>
      </w:r>
      <w:r w:rsidR="009C3E2F">
        <w:t>a carryover effect from the training task</w:t>
      </w:r>
      <w:r w:rsidR="00657231">
        <w:t xml:space="preserve">. </w:t>
      </w:r>
      <w:r w:rsidR="008677B8">
        <w:t>The design was otherwise ident</w:t>
      </w:r>
      <w:r w:rsidR="00F57977">
        <w:t>ical to the previous experiment</w:t>
      </w:r>
      <w:r w:rsidR="008677B8">
        <w:t xml:space="preserve">. </w:t>
      </w:r>
    </w:p>
    <w:p w14:paraId="792FC149" w14:textId="3817160A" w:rsidR="009C3E2F" w:rsidRPr="009C3E2F" w:rsidRDefault="00B17A7A" w:rsidP="009C3E2F">
      <w:pPr>
        <w:pStyle w:val="Heading2"/>
      </w:pPr>
      <w:r>
        <w:t>Method</w:t>
      </w:r>
    </w:p>
    <w:p w14:paraId="615713C2" w14:textId="06FFEA06" w:rsidR="00EC68D4" w:rsidRDefault="0089328F" w:rsidP="00941EA3">
      <w:pPr>
        <w:rPr>
          <w:lang w:val="en-IE"/>
        </w:rPr>
      </w:pPr>
      <w:r>
        <w:rPr>
          <w:rStyle w:val="Heading3Char"/>
        </w:rPr>
        <w:t>Sample</w:t>
      </w:r>
      <w:r w:rsidR="00B17A7A" w:rsidRPr="00941EA3">
        <w:rPr>
          <w:rStyle w:val="Heading3Char"/>
        </w:rPr>
        <w:t>.</w:t>
      </w:r>
      <w:r w:rsidR="00B17A7A" w:rsidRPr="00941EA3">
        <w:t xml:space="preserve"> </w:t>
      </w:r>
      <w:r w:rsidR="00945C02">
        <w:t xml:space="preserve">Sample size was selected by increasing relative to Experiment 1 to allow for a potentially higher attrition rate in the AMP. </w:t>
      </w:r>
      <w:r w:rsidR="00941EA3">
        <w:rPr>
          <w:lang w:val="en-IE"/>
        </w:rPr>
        <w:t xml:space="preserve">213 </w:t>
      </w:r>
      <w:r w:rsidR="00453542">
        <w:rPr>
          <w:lang w:val="en-IE"/>
        </w:rPr>
        <w:t>participants met inclusion and exclusion criteria</w:t>
      </w:r>
      <w:r w:rsidR="00941EA3" w:rsidRPr="00F10421">
        <w:rPr>
          <w:lang w:val="en-IE"/>
        </w:rPr>
        <w:t xml:space="preserve"> </w:t>
      </w:r>
      <w:r w:rsidR="00EC68D4" w:rsidRPr="00F10421">
        <w:t>(</w:t>
      </w:r>
      <w:r w:rsidR="00EC68D4" w:rsidRPr="00F10421">
        <w:rPr>
          <w:i/>
        </w:rPr>
        <w:t>M</w:t>
      </w:r>
      <w:r w:rsidR="00EC68D4" w:rsidRPr="00F10421">
        <w:rPr>
          <w:vertAlign w:val="subscript"/>
        </w:rPr>
        <w:t>age</w:t>
      </w:r>
      <w:r w:rsidR="00941EA3" w:rsidRPr="00F10421">
        <w:t xml:space="preserve"> = 35.8</w:t>
      </w:r>
      <w:r w:rsidR="00EC68D4" w:rsidRPr="00F10421">
        <w:t xml:space="preserve">, </w:t>
      </w:r>
      <w:r w:rsidR="00EC68D4" w:rsidRPr="00F10421">
        <w:rPr>
          <w:i/>
        </w:rPr>
        <w:t>SD</w:t>
      </w:r>
      <w:r w:rsidR="00941EA3" w:rsidRPr="00F10421">
        <w:t xml:space="preserve"> = 12.1</w:t>
      </w:r>
      <w:r w:rsidR="00EC68D4" w:rsidRPr="00F10421">
        <w:t xml:space="preserve">; </w:t>
      </w:r>
      <w:r w:rsidR="00941EA3" w:rsidRPr="00F10421">
        <w:t>103</w:t>
      </w:r>
      <w:r w:rsidR="002E452E" w:rsidRPr="00F10421">
        <w:t xml:space="preserve"> women, 108</w:t>
      </w:r>
      <w:r w:rsidR="008E30B7" w:rsidRPr="00F10421">
        <w:t xml:space="preserve"> men, 2</w:t>
      </w:r>
      <w:r w:rsidR="00EC68D4" w:rsidRPr="00F10421">
        <w:t xml:space="preserve"> </w:t>
      </w:r>
      <w:r w:rsidR="00BD0755">
        <w:t xml:space="preserve">identified </w:t>
      </w:r>
      <w:r w:rsidR="00EC68D4" w:rsidRPr="00F10421">
        <w:t xml:space="preserve">using a non-binary category or </w:t>
      </w:r>
      <w:r w:rsidR="00526190">
        <w:t>provided no response</w:t>
      </w:r>
      <w:r w:rsidR="00EC68D4" w:rsidRPr="00F10421">
        <w:t>).</w:t>
      </w:r>
    </w:p>
    <w:p w14:paraId="56761DC6" w14:textId="77777777" w:rsidR="00767153" w:rsidRDefault="001D53A0" w:rsidP="0014191C">
      <w:proofErr w:type="gramStart"/>
      <w:r>
        <w:rPr>
          <w:rStyle w:val="Heading3Char"/>
        </w:rPr>
        <w:t>Procedure and measures</w:t>
      </w:r>
      <w:r w:rsidR="00B17A7A" w:rsidRPr="00B17A7A">
        <w:rPr>
          <w:rStyle w:val="Heading3Char"/>
        </w:rPr>
        <w:t>.</w:t>
      </w:r>
      <w:proofErr w:type="gramEnd"/>
      <w:r w:rsidR="00B17A7A">
        <w:t xml:space="preserve"> </w:t>
      </w:r>
      <w:r w:rsidR="001B4F1C">
        <w:t xml:space="preserve">These </w:t>
      </w:r>
      <w:r w:rsidR="00830FEE">
        <w:t xml:space="preserve">were identical to Experiment 1 other than the </w:t>
      </w:r>
      <w:r w:rsidR="00E32E68">
        <w:t>use of</w:t>
      </w:r>
      <w:r w:rsidR="00CC60FD">
        <w:t xml:space="preserve"> the</w:t>
      </w:r>
      <w:r w:rsidR="00FC1577">
        <w:t xml:space="preserve"> AMP </w:t>
      </w:r>
      <w:r w:rsidR="00CC60FD">
        <w:t xml:space="preserve">instead of </w:t>
      </w:r>
      <w:r w:rsidR="00CC60FD" w:rsidRPr="00B3379D">
        <w:t xml:space="preserve">the </w:t>
      </w:r>
      <w:r w:rsidR="00FC1577" w:rsidRPr="00B3379D">
        <w:t xml:space="preserve">SC-IAT. </w:t>
      </w:r>
      <w:r w:rsidR="00453542">
        <w:t>A</w:t>
      </w:r>
      <w:r w:rsidR="00362AE1">
        <w:t xml:space="preserve"> single-category version of the AMP was employed so as to provide a measure of implicit racial bias towards black people in the absence of a </w:t>
      </w:r>
      <w:r w:rsidR="00CD790C">
        <w:t xml:space="preserve">racial </w:t>
      </w:r>
      <w:r w:rsidR="00362AE1">
        <w:t>contra</w:t>
      </w:r>
      <w:r w:rsidR="004D3240">
        <w:t xml:space="preserve">st category (e.g., white people). </w:t>
      </w:r>
      <w:r w:rsidR="00CD790C">
        <w:t>T</w:t>
      </w:r>
      <w:r w:rsidR="002A1616">
        <w:t>wo forms of prime w</w:t>
      </w:r>
      <w:r w:rsidR="00362AE1">
        <w:t xml:space="preserve">ere used: </w:t>
      </w:r>
      <w:r w:rsidR="00362AE1">
        <w:lastRenderedPageBreak/>
        <w:t>images of black people</w:t>
      </w:r>
      <w:r w:rsidR="002A1616">
        <w:t xml:space="preserve"> (black primes) and </w:t>
      </w:r>
      <w:r w:rsidR="003766DA">
        <w:t xml:space="preserve">grey squares </w:t>
      </w:r>
      <w:r w:rsidR="00A929C8">
        <w:fldChar w:fldCharType="begin"/>
      </w:r>
      <w:r w:rsidR="0074629F">
        <w:instrText xml:space="preserve"> ADDIN ZOTERO_ITEM CSL_CITATION {"citationID":"avf0dkksau","properties":{"formattedCitation":"(neural primes: see Payne et al., 2010)","plainCitation":"(neural primes: see Payne et al., 2010)","noteIndex":0},"citationItems":[{"id":5296,"uris":["http://zotero.org/users/1687755/items/RH6N75CA"],"uri":["http://zotero.org/users/1687755/items/RH6N75CA"],"itemData":{"id":5296,"type":"article-journal","title":"Implicit and explicit prejudice in the 2008 American presidential election","container-title":"Journal of Experimental Social Psychology","page":"367-374","volume":"46","issue":"2","source":"ScienceDirect","abstract":"The 2008 US presidential election was an unprecedented opportunity to study the role of racial prejudice in political decision making. Although explicitly expressed prejudice has declined dramatically during the last four decades, more subtle implicit forms of prejudice (which come to mind automatically and may influence behavior unintentionally) may still exist. In three surveys of representative samples of American adults, explicit and implicit prejudice were measured during the months preceding the election. Both explicit and implicit prejudice were significant predictors of later vote choice. Citizens higher in explicit prejudice were less likely to vote for Barack Obama and more likely to vote for John McCain. After controlling for explicit prejudice, citizens higher in implicit prejudice were less likely to vote for Obama, but were not more likely to vote for McCain. Instead, they were more likely to either abstain or to vote for a third-party candidate rather than Obama. The results suggest that racial prejudice may continue to influence the voting process even among people who would not endorse these attitudes.","DOI":"10.1016/j.jesp.2009.11.001","ISSN":"0022-1031","journalAbbreviation":"Journal of Experimental Social Psychology","author":[{"family":"Payne","given":"Keith"},{"family":"Krosnick","given":"Jon A."},{"family":"Pasek","given":"Josh"},{"family":"Lelkes","given":"Yphtach"},{"family":"Akhtar","given":"Omair"},{"family":"Tompson","given":"Trevor"}],"issued":{"date-parts":[["2010",3]]}},"prefix":"neural primes: see "}],"schema":"https://github.com/citation-style-language/schema/raw/master/csl-citation.json"} </w:instrText>
      </w:r>
      <w:r w:rsidR="00A929C8">
        <w:fldChar w:fldCharType="separate"/>
      </w:r>
      <w:r w:rsidR="00F15F1D">
        <w:rPr>
          <w:noProof/>
        </w:rPr>
        <w:t>(neural primes: see Payne et al., 2010)</w:t>
      </w:r>
      <w:r w:rsidR="00A929C8">
        <w:fldChar w:fldCharType="end"/>
      </w:r>
      <w:r w:rsidR="0014191C" w:rsidRPr="00830FEE">
        <w:t xml:space="preserve">. </w:t>
      </w:r>
      <w:r w:rsidR="00CC32C8">
        <w:t xml:space="preserve">All other details of the AMP followed </w:t>
      </w:r>
      <w:r w:rsidR="00B3379D">
        <w:t xml:space="preserve">typical </w:t>
      </w:r>
      <w:r w:rsidR="00E10728">
        <w:t xml:space="preserve">practices for this widely </w:t>
      </w:r>
      <w:r w:rsidR="00CC32C8">
        <w:t xml:space="preserve">used </w:t>
      </w:r>
      <w:r w:rsidR="00F15F1D">
        <w:t>implicit measure</w:t>
      </w:r>
      <w:r w:rsidR="00CC32C8">
        <w:t xml:space="preserve">. </w:t>
      </w:r>
    </w:p>
    <w:p w14:paraId="27ED721D" w14:textId="55DD47B8" w:rsidR="00886CDE" w:rsidRDefault="001D53A0" w:rsidP="00D4272F">
      <w:pPr>
        <w:pStyle w:val="Heading2"/>
      </w:pPr>
      <w:r>
        <w:t>Results</w:t>
      </w:r>
    </w:p>
    <w:p w14:paraId="2A866315" w14:textId="7BAA5574" w:rsidR="001A596F" w:rsidRDefault="001D403C" w:rsidP="005838C2">
      <w:r>
        <w:rPr>
          <w:lang w:val="en-IE"/>
        </w:rPr>
        <w:t xml:space="preserve">A </w:t>
      </w:r>
      <w:r w:rsidR="003927EF">
        <w:t xml:space="preserve">binary </w:t>
      </w:r>
      <w:r>
        <w:t>logistic mixed-effects model was constructed with AMP r</w:t>
      </w:r>
      <w:r w:rsidR="00E80062">
        <w:t xml:space="preserve">atings </w:t>
      </w:r>
      <w:r w:rsidR="00F353E0">
        <w:t xml:space="preserve">as </w:t>
      </w:r>
      <w:r w:rsidR="00971423" w:rsidRPr="004F30A3">
        <w:t>the dependent variable</w:t>
      </w:r>
      <w:r w:rsidR="00971423">
        <w:t>,</w:t>
      </w:r>
      <w:r w:rsidR="00971423" w:rsidRPr="004F30A3">
        <w:t xml:space="preserve"> </w:t>
      </w:r>
      <w:r w:rsidR="00EC52E6">
        <w:t>AMP prime type (black faces vs.</w:t>
      </w:r>
      <w:r w:rsidR="00105051">
        <w:t xml:space="preserve"> </w:t>
      </w:r>
      <w:proofErr w:type="gramStart"/>
      <w:r w:rsidR="00105051">
        <w:t>neutral</w:t>
      </w:r>
      <w:proofErr w:type="gramEnd"/>
      <w:r w:rsidR="00105051">
        <w:t xml:space="preserve"> grey square), IAT</w:t>
      </w:r>
      <w:r w:rsidR="00971423" w:rsidRPr="004F30A3">
        <w:t xml:space="preserve"> condition </w:t>
      </w:r>
      <w:r w:rsidR="00105051">
        <w:t xml:space="preserve">and their interaction </w:t>
      </w:r>
      <w:r w:rsidR="00971423" w:rsidRPr="00D0473B">
        <w:t>as fixed effects</w:t>
      </w:r>
      <w:r w:rsidR="00105051">
        <w:t xml:space="preserve">, </w:t>
      </w:r>
      <w:r w:rsidR="00971423">
        <w:t>racism as a fixed-effect covariate, and p</w:t>
      </w:r>
      <w:r w:rsidR="00971423" w:rsidRPr="00D0473B">
        <w:t xml:space="preserve">articipant </w:t>
      </w:r>
      <w:r>
        <w:t>as a random effect (</w:t>
      </w:r>
      <w:r w:rsidR="00971423">
        <w:rPr>
          <w:rFonts w:ascii="CMU Typewriter Text Light" w:hAnsi="CMU Typewriter Text Light"/>
        </w:rPr>
        <w:t>rating</w:t>
      </w:r>
      <w:r w:rsidR="00971423" w:rsidRPr="00380CC2">
        <w:rPr>
          <w:rFonts w:ascii="CMU Typewriter Text Light" w:hAnsi="CMU Typewriter Text Light"/>
        </w:rPr>
        <w:t xml:space="preserve"> </w:t>
      </w:r>
      <w:r w:rsidR="00971423" w:rsidRPr="00380CC2">
        <w:rPr>
          <w:rFonts w:ascii="BlairMdITC TT-Medium" w:hAnsi="BlairMdITC TT-Medium" w:cs="BlairMdITC TT-Medium"/>
        </w:rPr>
        <w:t>∼</w:t>
      </w:r>
      <w:r w:rsidR="00971423" w:rsidRPr="00380CC2">
        <w:rPr>
          <w:rFonts w:ascii="CMU Typewriter Text Light" w:hAnsi="CMU Typewriter Text Light"/>
        </w:rPr>
        <w:t xml:space="preserve"> </w:t>
      </w:r>
      <w:r w:rsidR="00971423">
        <w:rPr>
          <w:rFonts w:ascii="CMU Typewriter Text Light" w:hAnsi="CMU Typewriter Text Light"/>
        </w:rPr>
        <w:t xml:space="preserve">prime </w:t>
      </w:r>
      <w:r w:rsidR="00971423" w:rsidRPr="00380CC2">
        <w:rPr>
          <w:rFonts w:ascii="CMU Typewriter Text Light" w:hAnsi="CMU Typewriter Text Light"/>
        </w:rPr>
        <w:t>* condition + racism +</w:t>
      </w:r>
      <w:r w:rsidR="00971423">
        <w:rPr>
          <w:rFonts w:ascii="CMU Typewriter Text Light" w:hAnsi="CMU Typewriter Text Light"/>
        </w:rPr>
        <w:t xml:space="preserve"> (1 | participant)</w:t>
      </w:r>
      <w:r>
        <w:t xml:space="preserve">). As hypothesized, </w:t>
      </w:r>
      <w:r w:rsidR="00D77237">
        <w:t>AMP</w:t>
      </w:r>
      <w:r w:rsidR="00971423">
        <w:t xml:space="preserve"> effect</w:t>
      </w:r>
      <w:r>
        <w:t>s</w:t>
      </w:r>
      <w:r w:rsidR="00971423">
        <w:t xml:space="preserve"> differe</w:t>
      </w:r>
      <w:r>
        <w:t>d between the two IAT conditions</w:t>
      </w:r>
      <w:r w:rsidR="00092313">
        <w:t xml:space="preserve">, OR = </w:t>
      </w:r>
      <w:r w:rsidR="00092313" w:rsidRPr="00451161">
        <w:t>0.92</w:t>
      </w:r>
      <w:r w:rsidR="00092313">
        <w:t xml:space="preserve">, 95% CI = [0.90, </w:t>
      </w:r>
      <w:r w:rsidR="00092313" w:rsidRPr="00451161">
        <w:t>0.95</w:t>
      </w:r>
      <w:r w:rsidR="00092313">
        <w:t xml:space="preserve">], </w:t>
      </w:r>
      <w:r w:rsidR="00092313" w:rsidRPr="00451161">
        <w:rPr>
          <w:i/>
        </w:rPr>
        <w:t>p</w:t>
      </w:r>
      <w:r w:rsidR="00092313">
        <w:t xml:space="preserve"> &lt; </w:t>
      </w:r>
      <w:r w:rsidR="00092313" w:rsidRPr="00451161">
        <w:t>.00</w:t>
      </w:r>
      <w:r w:rsidR="00092313">
        <w:t>1.</w:t>
      </w:r>
      <w:r w:rsidR="004879B3">
        <w:t xml:space="preserve"> </w:t>
      </w:r>
      <w:r w:rsidR="00153E7E">
        <w:t xml:space="preserve">Inspection of the estimated marginal means indicated participants who completed the Race IAT demonstrated more negative implicit bias towards images of black people on the subsequent </w:t>
      </w:r>
      <w:r w:rsidR="00F85EC5">
        <w:t>AMP</w:t>
      </w:r>
      <w:r w:rsidR="00153E7E">
        <w:t xml:space="preserve"> than did</w:t>
      </w:r>
      <w:r w:rsidR="00BB4365">
        <w:t xml:space="preserve"> participants who completed the</w:t>
      </w:r>
      <w:r w:rsidR="00153E7E">
        <w:t xml:space="preserve"> Flowers-Insects IAT.</w:t>
      </w:r>
      <w:r w:rsidR="00913B58">
        <w:t xml:space="preserve"> </w:t>
      </w:r>
      <w:r w:rsidR="00BF341E">
        <w:t>The self-report r</w:t>
      </w:r>
      <w:r w:rsidR="00831AC0">
        <w:t xml:space="preserve">atings </w:t>
      </w:r>
      <w:r w:rsidR="00B47AD5">
        <w:t>data were</w:t>
      </w:r>
      <w:r w:rsidR="00831AC0">
        <w:t xml:space="preserve"> </w:t>
      </w:r>
      <w:r w:rsidR="0031028F">
        <w:t xml:space="preserve">analyzed using an </w:t>
      </w:r>
      <w:r w:rsidR="00831AC0">
        <w:t xml:space="preserve">identical </w:t>
      </w:r>
      <w:r w:rsidR="0031028F">
        <w:t xml:space="preserve">model </w:t>
      </w:r>
      <w:r w:rsidR="00831AC0">
        <w:t xml:space="preserve">to </w:t>
      </w:r>
      <w:r w:rsidR="0031028F">
        <w:t>E</w:t>
      </w:r>
      <w:r w:rsidR="00971423">
        <w:t>xperiment</w:t>
      </w:r>
      <w:r w:rsidR="0031028F">
        <w:t xml:space="preserve"> 1</w:t>
      </w:r>
      <w:r w:rsidR="00831AC0">
        <w:t xml:space="preserve">. </w:t>
      </w:r>
      <w:r w:rsidR="00DF435A">
        <w:t>R</w:t>
      </w:r>
      <w:r w:rsidR="00831AC0">
        <w:t xml:space="preserve">esults revealed no </w:t>
      </w:r>
      <w:r w:rsidR="0031028F">
        <w:t>evidence for differences in self-report ratings between IAT conditions</w:t>
      </w:r>
      <w:r w:rsidR="00831AC0" w:rsidRPr="007C47E2">
        <w:t xml:space="preserve">, </w:t>
      </w:r>
      <w:r w:rsidR="00831AC0" w:rsidRPr="00D152D1">
        <w:rPr>
          <w:i/>
        </w:rPr>
        <w:t>B</w:t>
      </w:r>
      <w:r w:rsidR="00831AC0" w:rsidRPr="00D152D1">
        <w:t xml:space="preserve"> </w:t>
      </w:r>
      <w:r w:rsidR="00C416DE">
        <w:t xml:space="preserve">= </w:t>
      </w:r>
      <w:r w:rsidR="00646DD7">
        <w:t>0.10</w:t>
      </w:r>
      <w:r w:rsidR="00831AC0" w:rsidRPr="00D152D1">
        <w:t>, 95% CI = [</w:t>
      </w:r>
      <w:r w:rsidR="00C416DE">
        <w:t>-0.0</w:t>
      </w:r>
      <w:r w:rsidR="00646DD7">
        <w:t>2</w:t>
      </w:r>
      <w:r w:rsidR="00831AC0" w:rsidRPr="00D152D1">
        <w:t>,</w:t>
      </w:r>
      <w:r w:rsidR="00C416DE">
        <w:t xml:space="preserve"> 0.2</w:t>
      </w:r>
      <w:r w:rsidR="00646DD7">
        <w:t>2</w:t>
      </w:r>
      <w:r w:rsidR="00C416DE">
        <w:t>], β = 0.10, 95% CI = [-0.01, 0.2</w:t>
      </w:r>
      <w:r w:rsidR="007072D8">
        <w:t>1</w:t>
      </w:r>
      <w:r w:rsidR="000E42B7">
        <w:t>]</w:t>
      </w:r>
      <w:r w:rsidR="00831AC0" w:rsidRPr="00D152D1">
        <w:t xml:space="preserve">, </w:t>
      </w:r>
      <w:r w:rsidR="00831AC0" w:rsidRPr="00D152D1">
        <w:rPr>
          <w:i/>
        </w:rPr>
        <w:t>p</w:t>
      </w:r>
      <w:r w:rsidR="007072D8">
        <w:t xml:space="preserve"> = .089</w:t>
      </w:r>
      <w:r w:rsidR="00831AC0" w:rsidRPr="00D152D1">
        <w:t>.</w:t>
      </w:r>
      <w:r w:rsidR="00BA717B">
        <w:t xml:space="preserve"> </w:t>
      </w:r>
    </w:p>
    <w:p w14:paraId="2A926156" w14:textId="0BB51D7E" w:rsidR="00AB7A1F" w:rsidRDefault="00AB7A1F" w:rsidP="00AB7A1F">
      <w:pPr>
        <w:pStyle w:val="Heading1"/>
      </w:pPr>
      <w:r>
        <w:t>Experiment 3</w:t>
      </w:r>
    </w:p>
    <w:p w14:paraId="4CACF6A2" w14:textId="7B22907C" w:rsidR="00AB7A1F" w:rsidRPr="00F57977" w:rsidRDefault="00E97945" w:rsidP="00AB7A1F">
      <w:r w:rsidRPr="00F57977">
        <w:t xml:space="preserve">In a third experiment, we examined the generalizability of this learning effect to </w:t>
      </w:r>
      <w:r w:rsidR="00705126">
        <w:t xml:space="preserve">responses in </w:t>
      </w:r>
      <w:r w:rsidR="00AD1897">
        <w:t xml:space="preserve">the </w:t>
      </w:r>
      <w:r w:rsidRPr="00F57977">
        <w:t xml:space="preserve">Shooter Bias task </w:t>
      </w:r>
      <w:r w:rsidRPr="00F57977">
        <w:fldChar w:fldCharType="begin"/>
      </w:r>
      <w:r w:rsidR="008204CD">
        <w:instrText xml:space="preserve"> ADDIN ZOTERO_ITEM CSL_CITATION {"citationID":"6lqkXdE6","properties":{"formattedCitation":"(aka Police Officer\\uc0\\u8217{}s Dilemma Task: Correll et al., 2007)","plainCitation":"(aka Police Officer’s Dilemma Task: Correll et al., 2007)","noteIndex":0},"citationItems":[{"id":5823,"uris":["http://zotero.org/users/1687755/items/E3I2G8BZ"],"uri":["http://zotero.org/users/1687755/items/E3I2G8BZ"],"itemData":{"id":5823,"type":"article-journal","title":"Across the thin blue line: Police officers and racial bias in the decision to shoot.","container-title":"Journal of Personality and Social Psychology","page":"1006-1023","volume":"92","issue":"6","source":"CrossRef","DOI":"10.1037/0022-3514.92.6.1006","ISSN":"1939-1315, 0022-3514","shortTitle":"Across the thin blue line","language":"en","author":[{"family":"Correll","given":"Joshua"},{"family":"Park","given":"Bernadette"},{"family":"Judd","given":"Charles M."},{"family":"Wittenbrink","given":"Bernd"},{"family":"Sadler","given":"Melody S."},{"family":"Keesee","given":"Tracie"}],"issued":{"date-parts":[["2007"]]}},"prefix":"aka Police Officer’s Dilemma Task: "}],"schema":"https://github.com/citation-style-language/schema/raw/master/csl-citation.json"} </w:instrText>
      </w:r>
      <w:r w:rsidRPr="00F57977">
        <w:fldChar w:fldCharType="separate"/>
      </w:r>
      <w:r w:rsidR="008204CD" w:rsidRPr="002A4C15">
        <w:t xml:space="preserve">(aka Police Officer’s Dilemma Task: Correll et al., </w:t>
      </w:r>
      <w:r w:rsidR="008204CD" w:rsidRPr="002A4C15">
        <w:lastRenderedPageBreak/>
        <w:t>2007)</w:t>
      </w:r>
      <w:r w:rsidRPr="00F57977">
        <w:fldChar w:fldCharType="end"/>
      </w:r>
      <w:r w:rsidR="00AD1897">
        <w:t xml:space="preserve">. This task </w:t>
      </w:r>
      <w:r w:rsidR="008F274C">
        <w:t>presents participants with images of men who are either armed or unarmed and requires them to make “shoot”</w:t>
      </w:r>
      <w:r w:rsidR="003E7504" w:rsidRPr="00F57977">
        <w:t xml:space="preserve"> </w:t>
      </w:r>
      <w:r w:rsidR="008F274C">
        <w:t>or “don’t shoot”</w:t>
      </w:r>
      <w:r w:rsidR="003E7504" w:rsidRPr="00F57977">
        <w:t xml:space="preserve"> </w:t>
      </w:r>
      <w:r w:rsidR="008F274C">
        <w:t>responses under time pressure</w:t>
      </w:r>
      <w:r w:rsidR="005A1C0E" w:rsidRPr="00F57977">
        <w:t xml:space="preserve">. </w:t>
      </w:r>
      <w:r w:rsidR="00F33A69">
        <w:t xml:space="preserve">Previous studies have demonstrated a greater propensity to shoot images of black men relative to white, </w:t>
      </w:r>
      <w:r w:rsidR="00DF435A">
        <w:t>therefore providing</w:t>
      </w:r>
      <w:r w:rsidR="00F33A69">
        <w:t xml:space="preserve"> a measure of racial bias. </w:t>
      </w:r>
      <w:r w:rsidR="00296068">
        <w:t xml:space="preserve">We employed a single category version of the task that included only images of Black men. </w:t>
      </w:r>
      <w:r w:rsidR="00AB7A1F" w:rsidRPr="00F57977">
        <w:t>The design was otherwise identical to the previous experiment</w:t>
      </w:r>
      <w:r w:rsidR="00F57977" w:rsidRPr="00F57977">
        <w:t>s.</w:t>
      </w:r>
      <w:r w:rsidR="00AB7A1F" w:rsidRPr="00F57977">
        <w:t xml:space="preserve"> </w:t>
      </w:r>
    </w:p>
    <w:p w14:paraId="227E8F40" w14:textId="77777777" w:rsidR="00AB7A1F" w:rsidRPr="005B3931" w:rsidRDefault="00AB7A1F" w:rsidP="00AB7A1F">
      <w:pPr>
        <w:pStyle w:val="Heading2"/>
      </w:pPr>
      <w:r w:rsidRPr="005B3931">
        <w:t>Method</w:t>
      </w:r>
    </w:p>
    <w:p w14:paraId="2935171D" w14:textId="60BFF716" w:rsidR="006868DF" w:rsidRPr="000A022F" w:rsidRDefault="00AB7A1F" w:rsidP="000A022F">
      <w:r w:rsidRPr="005B3931">
        <w:rPr>
          <w:rStyle w:val="Heading3Char"/>
        </w:rPr>
        <w:t>Participants.</w:t>
      </w:r>
      <w:r w:rsidRPr="005B3931">
        <w:t xml:space="preserve"> </w:t>
      </w:r>
      <w:r w:rsidR="00945C02">
        <w:t>Sample size was selected by increasing the sample</w:t>
      </w:r>
      <w:r w:rsidR="00241505">
        <w:t xml:space="preserve"> relative to the previous experiments</w:t>
      </w:r>
      <w:r w:rsidR="00D601E9">
        <w:t xml:space="preserve">. </w:t>
      </w:r>
      <w:r w:rsidR="00A6434E">
        <w:rPr>
          <w:lang w:val="en-IE"/>
        </w:rPr>
        <w:t>246</w:t>
      </w:r>
      <w:r w:rsidR="000B3522">
        <w:rPr>
          <w:lang w:val="en-IE"/>
        </w:rPr>
        <w:t xml:space="preserve"> participants </w:t>
      </w:r>
      <w:r w:rsidR="00296068">
        <w:rPr>
          <w:lang w:val="en-IE"/>
        </w:rPr>
        <w:t xml:space="preserve">met inclusion and exclusion criteria </w:t>
      </w:r>
      <w:r w:rsidR="000B3522" w:rsidRPr="00F10421">
        <w:t>(</w:t>
      </w:r>
      <w:r w:rsidR="000B3522" w:rsidRPr="00F10421">
        <w:rPr>
          <w:i/>
        </w:rPr>
        <w:t>M</w:t>
      </w:r>
      <w:r w:rsidR="000B3522" w:rsidRPr="00F10421">
        <w:rPr>
          <w:vertAlign w:val="subscript"/>
        </w:rPr>
        <w:t>age</w:t>
      </w:r>
      <w:r w:rsidR="00B75D2A">
        <w:t xml:space="preserve"> = 36.1</w:t>
      </w:r>
      <w:r w:rsidR="000B3522" w:rsidRPr="00F10421">
        <w:t xml:space="preserve">, </w:t>
      </w:r>
      <w:r w:rsidR="000B3522" w:rsidRPr="00F10421">
        <w:rPr>
          <w:i/>
        </w:rPr>
        <w:t>SD</w:t>
      </w:r>
      <w:r w:rsidR="00B75D2A">
        <w:t xml:space="preserve"> = 11.5; 152 women, 91 men, 3</w:t>
      </w:r>
      <w:r w:rsidR="000B3522" w:rsidRPr="00F10421">
        <w:t xml:space="preserve"> </w:t>
      </w:r>
      <w:r w:rsidR="003C666C">
        <w:t xml:space="preserve">identified </w:t>
      </w:r>
      <w:r w:rsidR="000B3522" w:rsidRPr="00F10421">
        <w:t xml:space="preserve">using a non-binary category or </w:t>
      </w:r>
      <w:r w:rsidR="00526190">
        <w:t xml:space="preserve">provided </w:t>
      </w:r>
      <w:r w:rsidR="000B3522" w:rsidRPr="000A022F">
        <w:t>no response).</w:t>
      </w:r>
    </w:p>
    <w:p w14:paraId="7C871CAE" w14:textId="032683F1" w:rsidR="00AB7A1F" w:rsidRPr="00AB7A1F" w:rsidRDefault="00AB7A1F" w:rsidP="00AB7A1F">
      <w:pPr>
        <w:rPr>
          <w:color w:val="0000FF"/>
        </w:rPr>
      </w:pPr>
      <w:proofErr w:type="gramStart"/>
      <w:r w:rsidRPr="000A022F">
        <w:rPr>
          <w:rStyle w:val="Heading3Char"/>
        </w:rPr>
        <w:t xml:space="preserve">Procedure and </w:t>
      </w:r>
      <w:r w:rsidRPr="001D5C6E">
        <w:rPr>
          <w:rStyle w:val="Heading3Char"/>
        </w:rPr>
        <w:t>measures.</w:t>
      </w:r>
      <w:proofErr w:type="gramEnd"/>
      <w:r w:rsidRPr="001D5C6E">
        <w:t xml:space="preserve"> These were identical to Experiment 1</w:t>
      </w:r>
      <w:r w:rsidR="0048623F" w:rsidRPr="001D5C6E">
        <w:t xml:space="preserve"> and 2</w:t>
      </w:r>
      <w:r w:rsidRPr="001D5C6E">
        <w:t>, wit</w:t>
      </w:r>
      <w:r w:rsidR="0048623F" w:rsidRPr="001D5C6E">
        <w:t>h the exception of the use of a</w:t>
      </w:r>
      <w:r w:rsidRPr="001D5C6E">
        <w:t xml:space="preserve"> </w:t>
      </w:r>
      <w:r w:rsidR="0048623F" w:rsidRPr="001D5C6E">
        <w:t>Shooter Bias task</w:t>
      </w:r>
      <w:r w:rsidRPr="001D5C6E">
        <w:t xml:space="preserve"> as </w:t>
      </w:r>
      <w:r w:rsidR="001D2834">
        <w:t>a</w:t>
      </w:r>
      <w:r w:rsidRPr="001D5C6E">
        <w:t xml:space="preserve"> dependent variable. </w:t>
      </w:r>
      <w:r w:rsidR="001D2834">
        <w:t xml:space="preserve">All parameters of the Shooter bias task followed the recommendations of a recent </w:t>
      </w:r>
      <w:r w:rsidR="004D66E9">
        <w:t xml:space="preserve">methodological review </w:t>
      </w:r>
      <w:r w:rsidR="004D66E9">
        <w:fldChar w:fldCharType="begin"/>
      </w:r>
      <w:r w:rsidR="0074629F">
        <w:instrText xml:space="preserve"> ADDIN ZOTERO_ITEM CSL_CITATION {"citationID":"a2jhkeuk0ks","properties":{"formattedCitation":"(Correll, Hudson, Guillermo, &amp; Ma, 2014)","plainCitation":"(Correll, Hudson, Guillermo, &amp; Ma, 2014)","noteIndex":0},"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4D66E9">
        <w:fldChar w:fldCharType="separate"/>
      </w:r>
      <w:r w:rsidR="004D66E9">
        <w:rPr>
          <w:noProof/>
        </w:rPr>
        <w:t>(Correll, Hudson, Guillermo, &amp; Ma, 2014)</w:t>
      </w:r>
      <w:r w:rsidR="004D66E9">
        <w:fldChar w:fldCharType="end"/>
      </w:r>
      <w:r w:rsidR="001D2834">
        <w:t xml:space="preserve">. </w:t>
      </w:r>
      <w:r w:rsidR="00F33A69" w:rsidRPr="001D5C6E">
        <w:t>A single</w:t>
      </w:r>
      <w:r w:rsidR="00F33A69" w:rsidRPr="00F57977">
        <w:t xml:space="preserve">-category version of the Shooter Bias task was </w:t>
      </w:r>
      <w:r w:rsidR="00F33A69">
        <w:t>used</w:t>
      </w:r>
      <w:r w:rsidR="00F33A69" w:rsidRPr="00F57977">
        <w:t xml:space="preserve"> to provide a measure of bias towards black people in the absence of a contras</w:t>
      </w:r>
      <w:r w:rsidR="00296068">
        <w:t>t category (e.g., W</w:t>
      </w:r>
      <w:r w:rsidR="001D5C6E">
        <w:t>hite people) between the two IAT conditions.</w:t>
      </w:r>
    </w:p>
    <w:p w14:paraId="66643A04" w14:textId="77777777" w:rsidR="00AB7A1F" w:rsidRPr="000A022F" w:rsidRDefault="00AB7A1F" w:rsidP="00AB7A1F">
      <w:pPr>
        <w:pStyle w:val="Heading2"/>
      </w:pPr>
      <w:r w:rsidRPr="000A022F">
        <w:lastRenderedPageBreak/>
        <w:t>Results</w:t>
      </w:r>
    </w:p>
    <w:p w14:paraId="64DB23F6" w14:textId="13738088" w:rsidR="00AB7A1F" w:rsidRDefault="000B4092" w:rsidP="00605E03">
      <w:pPr>
        <w:rPr>
          <w:color w:val="0000FF"/>
        </w:rPr>
      </w:pPr>
      <w:r w:rsidRPr="00835252">
        <w:t xml:space="preserve">We selected </w:t>
      </w:r>
      <w:r w:rsidR="00631C72">
        <w:t xml:space="preserve">the </w:t>
      </w:r>
      <w:r w:rsidRPr="00835252">
        <w:t xml:space="preserve">three </w:t>
      </w:r>
      <w:r w:rsidR="00631C72">
        <w:t xml:space="preserve">most common </w:t>
      </w:r>
      <w:r w:rsidR="00047193">
        <w:t xml:space="preserve">metrics </w:t>
      </w:r>
      <w:r w:rsidR="007032B9">
        <w:t xml:space="preserve">of behaviour within the Shooter Bias task </w:t>
      </w:r>
      <w:r w:rsidRPr="00835252">
        <w:t xml:space="preserve">on the basis of a </w:t>
      </w:r>
      <w:r w:rsidR="003A013A" w:rsidRPr="00835252">
        <w:t>recent meta-analysis</w:t>
      </w:r>
      <w:r w:rsidR="00631C72">
        <w:t xml:space="preserve">: </w:t>
      </w:r>
      <w:r w:rsidR="00047193">
        <w:t xml:space="preserve">differential </w:t>
      </w:r>
      <w:r w:rsidR="00631C72">
        <w:t>reaction times</w:t>
      </w:r>
      <w:r w:rsidR="00047193">
        <w:t xml:space="preserve"> between trial types (armed vs. not armed)</w:t>
      </w:r>
      <w:r w:rsidR="00631C72">
        <w:t>, response sensitivity, and response bias</w:t>
      </w:r>
      <w:r w:rsidR="003A013A" w:rsidRPr="00835252">
        <w:t xml:space="preserve"> </w:t>
      </w:r>
      <w:r w:rsidR="003A013A" w:rsidRPr="00835252">
        <w:fldChar w:fldCharType="begin"/>
      </w:r>
      <w:r w:rsidR="0074629F">
        <w:instrText xml:space="preserve"> ADDIN ZOTERO_ITEM CSL_CITATION {"citationID":"a2ogr6tpq4r","properties":{"formattedCitation":"(Correll et al., 2014)","plainCitation":"(Correll et al., 2014)","noteIndex":0},"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3A013A" w:rsidRPr="00835252">
        <w:fldChar w:fldCharType="separate"/>
      </w:r>
      <w:r w:rsidR="004D66E9">
        <w:rPr>
          <w:noProof/>
        </w:rPr>
        <w:t>(Correll et al., 2014)</w:t>
      </w:r>
      <w:r w:rsidR="003A013A" w:rsidRPr="00835252">
        <w:fldChar w:fldCharType="end"/>
      </w:r>
      <w:r w:rsidR="008A3CF9">
        <w:t>.</w:t>
      </w:r>
      <w:r w:rsidR="008971C0">
        <w:t xml:space="preserve"> Each was analyzed using a linear mixed effects model.</w:t>
      </w:r>
      <w:r w:rsidR="008A3CF9">
        <w:t xml:space="preserve"> </w:t>
      </w:r>
      <w:r w:rsidR="00CB294E">
        <w:rPr>
          <w:lang w:val="en-IE"/>
        </w:rPr>
        <w:t>First, r</w:t>
      </w:r>
      <w:r w:rsidR="007E73DB">
        <w:rPr>
          <w:lang w:val="en-IE"/>
        </w:rPr>
        <w:t>eaction time was</w:t>
      </w:r>
      <w:r w:rsidR="008A3CF9">
        <w:rPr>
          <w:lang w:val="en-IE"/>
        </w:rPr>
        <w:t xml:space="preserve"> </w:t>
      </w:r>
      <w:r w:rsidR="00AB7A1F" w:rsidRPr="00835252">
        <w:t xml:space="preserve">entered </w:t>
      </w:r>
      <w:r w:rsidR="00F353E0">
        <w:t xml:space="preserve">as </w:t>
      </w:r>
      <w:r w:rsidR="008971C0">
        <w:t>the dependen</w:t>
      </w:r>
      <w:r w:rsidR="007E73DB">
        <w:t>t variable, t</w:t>
      </w:r>
      <w:r w:rsidRPr="00835252">
        <w:t>rial type</w:t>
      </w:r>
      <w:r w:rsidR="003A013A" w:rsidRPr="00835252">
        <w:t xml:space="preserve"> (</w:t>
      </w:r>
      <w:r w:rsidR="008971C0">
        <w:t>armed</w:t>
      </w:r>
      <w:r w:rsidR="003A013A" w:rsidRPr="00835252">
        <w:t xml:space="preserve"> vs. </w:t>
      </w:r>
      <w:proofErr w:type="gramStart"/>
      <w:r w:rsidR="008971C0">
        <w:t>unarmed</w:t>
      </w:r>
      <w:proofErr w:type="gramEnd"/>
      <w:r w:rsidR="003A013A" w:rsidRPr="00835252">
        <w:t>)</w:t>
      </w:r>
      <w:r w:rsidR="008971C0">
        <w:t>,</w:t>
      </w:r>
      <w:r w:rsidR="003A013A" w:rsidRPr="00835252">
        <w:t xml:space="preserve"> </w:t>
      </w:r>
      <w:r w:rsidR="008971C0">
        <w:t xml:space="preserve">IAT condition and their interaction </w:t>
      </w:r>
      <w:r w:rsidR="00AB7A1F" w:rsidRPr="00835252">
        <w:t>were entered as fixed effects, racism as a fixed-effect covariate, and participant</w:t>
      </w:r>
      <w:r w:rsidR="008971C0">
        <w:t xml:space="preserve"> as a random effect (</w:t>
      </w:r>
      <w:r w:rsidR="00CD2825">
        <w:rPr>
          <w:rFonts w:ascii="CMU Typewriter Text Light" w:hAnsi="CMU Typewriter Text Light"/>
        </w:rPr>
        <w:t>RT</w:t>
      </w:r>
      <w:r w:rsidR="00AB7A1F" w:rsidRPr="00835252">
        <w:rPr>
          <w:rFonts w:ascii="CMU Typewriter Text Light" w:hAnsi="CMU Typewriter Text Light"/>
        </w:rPr>
        <w:t xml:space="preserve"> </w:t>
      </w:r>
      <w:r w:rsidR="00AB7A1F" w:rsidRPr="00835252">
        <w:rPr>
          <w:rFonts w:ascii="BlairMdITC TT-Medium" w:hAnsi="BlairMdITC TT-Medium" w:cs="BlairMdITC TT-Medium"/>
        </w:rPr>
        <w:t>∼</w:t>
      </w:r>
      <w:r w:rsidR="00AB7A1F" w:rsidRPr="00835252">
        <w:rPr>
          <w:rFonts w:ascii="CMU Typewriter Text Light" w:hAnsi="CMU Typewriter Text Light"/>
        </w:rPr>
        <w:t xml:space="preserve"> </w:t>
      </w:r>
      <w:proofErr w:type="spellStart"/>
      <w:r w:rsidRPr="00835252">
        <w:rPr>
          <w:rFonts w:ascii="CMU Typewriter Text Light" w:hAnsi="CMU Typewriter Text Light"/>
        </w:rPr>
        <w:t>trial_type</w:t>
      </w:r>
      <w:proofErr w:type="spellEnd"/>
      <w:r w:rsidR="00AB7A1F" w:rsidRPr="00835252">
        <w:rPr>
          <w:rFonts w:ascii="CMU Typewriter Text Light" w:hAnsi="CMU Typewriter Text Light"/>
        </w:rPr>
        <w:t xml:space="preserve"> * condition + racism + (1 | participant)</w:t>
      </w:r>
      <w:r w:rsidR="008971C0">
        <w:t xml:space="preserve">). </w:t>
      </w:r>
      <w:r w:rsidR="005168A7">
        <w:t xml:space="preserve">No </w:t>
      </w:r>
      <w:r w:rsidR="00F9517E">
        <w:t xml:space="preserve">evidence of an </w:t>
      </w:r>
      <w:r w:rsidR="005168A7">
        <w:t>interaction between trial type and IAT condition was found</w:t>
      </w:r>
      <w:r w:rsidR="00AB7A1F" w:rsidRPr="00835252">
        <w:t>,</w:t>
      </w:r>
      <w:r w:rsidR="003B36F3">
        <w:t xml:space="preserve"> </w:t>
      </w:r>
      <w:r w:rsidR="003B36F3" w:rsidRPr="00D152D1">
        <w:rPr>
          <w:i/>
        </w:rPr>
        <w:t>B</w:t>
      </w:r>
      <w:r w:rsidR="003B36F3" w:rsidRPr="00D152D1">
        <w:t xml:space="preserve"> </w:t>
      </w:r>
      <w:r w:rsidR="003B36F3">
        <w:t>= 0.98</w:t>
      </w:r>
      <w:r w:rsidR="00265367">
        <w:t>3</w:t>
      </w:r>
      <w:r w:rsidR="003B36F3" w:rsidRPr="00D152D1">
        <w:t>, 95% CI = [</w:t>
      </w:r>
      <w:r w:rsidR="00265367">
        <w:t>-0.298</w:t>
      </w:r>
      <w:r w:rsidR="003B36F3">
        <w:t xml:space="preserve">, </w:t>
      </w:r>
      <w:r w:rsidR="00291768">
        <w:t>2.26</w:t>
      </w:r>
      <w:r w:rsidR="00265367">
        <w:t>4</w:t>
      </w:r>
      <w:r w:rsidR="003B36F3" w:rsidRPr="00D152D1">
        <w:t xml:space="preserve">], β = </w:t>
      </w:r>
      <w:r w:rsidR="00291768">
        <w:t>0.01</w:t>
      </w:r>
      <w:r w:rsidR="00B37896">
        <w:t>0</w:t>
      </w:r>
      <w:r w:rsidR="003B36F3">
        <w:t xml:space="preserve">, 95% </w:t>
      </w:r>
      <w:r w:rsidR="003B36F3" w:rsidRPr="00766ADC">
        <w:t>CI = [</w:t>
      </w:r>
      <w:r w:rsidR="00B37896" w:rsidRPr="00766ADC">
        <w:t>-</w:t>
      </w:r>
      <w:r w:rsidR="003B36F3" w:rsidRPr="00766ADC">
        <w:t>0.00</w:t>
      </w:r>
      <w:r w:rsidR="00B37896" w:rsidRPr="00766ADC">
        <w:t>3</w:t>
      </w:r>
      <w:r w:rsidR="003B36F3" w:rsidRPr="00766ADC">
        <w:t>, 0.</w:t>
      </w:r>
      <w:r w:rsidR="003B36F3" w:rsidRPr="00941367">
        <w:t>0</w:t>
      </w:r>
      <w:r w:rsidR="00B37896">
        <w:t>2</w:t>
      </w:r>
      <w:r w:rsidR="003B36F3" w:rsidRPr="00941367">
        <w:t>3</w:t>
      </w:r>
      <w:r w:rsidR="003B36F3" w:rsidRPr="00D152D1">
        <w:t xml:space="preserve">], </w:t>
      </w:r>
      <w:r w:rsidR="003B36F3" w:rsidRPr="00D152D1">
        <w:rPr>
          <w:i/>
        </w:rPr>
        <w:t>p</w:t>
      </w:r>
      <w:r w:rsidR="00B37896">
        <w:t xml:space="preserve"> = .133</w:t>
      </w:r>
      <w:r w:rsidR="007428FF">
        <w:t>.</w:t>
      </w:r>
    </w:p>
    <w:p w14:paraId="5E663147" w14:textId="7F0403F6" w:rsidR="00472A9F" w:rsidRDefault="00472A9F" w:rsidP="00605E03">
      <w:r w:rsidRPr="00746DDF">
        <w:t>Second, we calculated a</w:t>
      </w:r>
      <w:r w:rsidR="00C57A7F">
        <w:t>n index of</w:t>
      </w:r>
      <w:r w:rsidR="00587507">
        <w:t xml:space="preserve"> sensitivity, or</w:t>
      </w:r>
      <w:r w:rsidR="00C57A7F">
        <w:t xml:space="preserve"> </w:t>
      </w:r>
      <w:r w:rsidR="00E44F39">
        <w:t xml:space="preserve">the </w:t>
      </w:r>
      <w:r w:rsidR="00C57A7F">
        <w:t>ability</w:t>
      </w:r>
      <w:r w:rsidRPr="00746DDF">
        <w:t xml:space="preserve"> </w:t>
      </w:r>
      <w:r w:rsidR="00E44F39">
        <w:t xml:space="preserve">to accurately discriminate </w:t>
      </w:r>
      <w:r w:rsidR="003000DD">
        <w:t xml:space="preserve">armed from unarmed </w:t>
      </w:r>
      <w:r w:rsidR="00587507">
        <w:t xml:space="preserve">individuals </w:t>
      </w:r>
      <w:r w:rsidRPr="00746DDF">
        <w:t xml:space="preserve">(d'). </w:t>
      </w:r>
      <w:r w:rsidR="00661D3A" w:rsidRPr="00746DDF">
        <w:t>Differences in sensitivity between the IAT conditions were assessed in a second model</w:t>
      </w:r>
      <w:r w:rsidR="00F353E0" w:rsidRPr="00746DDF">
        <w:t>: sensitivity</w:t>
      </w:r>
      <w:r w:rsidR="00F353E0" w:rsidRPr="00835252">
        <w:t xml:space="preserve"> </w:t>
      </w:r>
      <w:r w:rsidR="00F353E0">
        <w:t xml:space="preserve">was </w:t>
      </w:r>
      <w:r w:rsidR="00F353E0" w:rsidRPr="00835252">
        <w:t xml:space="preserve">entered </w:t>
      </w:r>
      <w:r w:rsidR="00F353E0">
        <w:t xml:space="preserve">as </w:t>
      </w:r>
      <w:r w:rsidR="00F353E0" w:rsidRPr="00835252">
        <w:t>the dependent variab</w:t>
      </w:r>
      <w:r w:rsidR="00105051">
        <w:t>le, trial type (</w:t>
      </w:r>
      <w:r w:rsidR="00073711">
        <w:t>armed vs. unarmed</w:t>
      </w:r>
      <w:r w:rsidR="00105051">
        <w:t>), IAT</w:t>
      </w:r>
      <w:r w:rsidR="00F353E0" w:rsidRPr="00835252">
        <w:t xml:space="preserve"> condition as </w:t>
      </w:r>
      <w:r w:rsidR="00EF793E">
        <w:t>a fixed effect</w:t>
      </w:r>
      <w:r w:rsidR="00F353E0" w:rsidRPr="00835252">
        <w:t xml:space="preserve">, racism as a fixed-effect covariate, and participant </w:t>
      </w:r>
      <w:r w:rsidR="00105051">
        <w:t>as a random effect (</w:t>
      </w:r>
      <w:r w:rsidR="00F353E0" w:rsidRPr="00F353E0">
        <w:rPr>
          <w:rFonts w:ascii="CMU Typewriter Text Light" w:hAnsi="CMU Typewriter Text Light"/>
        </w:rPr>
        <w:t>d'</w:t>
      </w:r>
      <w:r w:rsidR="00F353E0">
        <w:rPr>
          <w:rFonts w:ascii="CMU Typewriter Text Light" w:hAnsi="CMU Typewriter Text Light"/>
        </w:rPr>
        <w:t xml:space="preserve"> </w:t>
      </w:r>
      <w:r w:rsidR="00F353E0" w:rsidRPr="00835252">
        <w:rPr>
          <w:rFonts w:ascii="BlairMdITC TT-Medium" w:hAnsi="BlairMdITC TT-Medium" w:cs="BlairMdITC TT-Medium"/>
        </w:rPr>
        <w:t>∼</w:t>
      </w:r>
      <w:r w:rsidR="00F353E0" w:rsidRPr="00835252">
        <w:rPr>
          <w:rFonts w:ascii="CMU Typewriter Text Light" w:hAnsi="CMU Typewriter Text Light"/>
        </w:rPr>
        <w:t xml:space="preserve"> condition + racism + (1 | participant)</w:t>
      </w:r>
      <w:r w:rsidR="00105051">
        <w:t xml:space="preserve">). </w:t>
      </w:r>
      <w:r w:rsidR="00F9517E">
        <w:t xml:space="preserve">No evidence of differences </w:t>
      </w:r>
      <w:r w:rsidR="00661D3A" w:rsidRPr="00835252">
        <w:t xml:space="preserve">between the two IAT conditions </w:t>
      </w:r>
      <w:r w:rsidR="00F353E0">
        <w:t xml:space="preserve">was </w:t>
      </w:r>
      <w:r w:rsidR="00661D3A" w:rsidRPr="00835252">
        <w:t>found,</w:t>
      </w:r>
      <w:r w:rsidR="00661D3A">
        <w:t xml:space="preserve"> </w:t>
      </w:r>
      <w:r w:rsidR="00661D3A" w:rsidRPr="00D152D1">
        <w:rPr>
          <w:i/>
        </w:rPr>
        <w:t>B</w:t>
      </w:r>
      <w:r w:rsidR="00661D3A" w:rsidRPr="00D152D1">
        <w:t xml:space="preserve"> </w:t>
      </w:r>
      <w:r w:rsidR="00746DDF">
        <w:t>= 0.02</w:t>
      </w:r>
      <w:r w:rsidR="00661D3A" w:rsidRPr="00D152D1">
        <w:t>, 95% CI = [</w:t>
      </w:r>
      <w:r w:rsidR="00746DDF">
        <w:t>-0.10, 0.14</w:t>
      </w:r>
      <w:r w:rsidR="00661D3A" w:rsidRPr="00D152D1">
        <w:t xml:space="preserve">], β = </w:t>
      </w:r>
      <w:r w:rsidR="00746DDF">
        <w:t>0.02</w:t>
      </w:r>
      <w:r w:rsidR="00661D3A">
        <w:t xml:space="preserve">, 95% </w:t>
      </w:r>
      <w:r w:rsidR="00746DDF">
        <w:t>CI = [-0.10</w:t>
      </w:r>
      <w:r w:rsidR="00661D3A" w:rsidRPr="00766ADC">
        <w:t>, 0.</w:t>
      </w:r>
      <w:r w:rsidR="00746DDF">
        <w:t>15</w:t>
      </w:r>
      <w:r w:rsidR="00661D3A" w:rsidRPr="00D152D1">
        <w:t xml:space="preserve">], </w:t>
      </w:r>
      <w:r w:rsidR="00661D3A" w:rsidRPr="00D152D1">
        <w:rPr>
          <w:i/>
        </w:rPr>
        <w:t>p</w:t>
      </w:r>
      <w:r w:rsidR="00746DDF">
        <w:t xml:space="preserve"> = .741</w:t>
      </w:r>
      <w:r w:rsidR="00661D3A">
        <w:t>.</w:t>
      </w:r>
    </w:p>
    <w:p w14:paraId="193E8D7E" w14:textId="762DA195" w:rsidR="00DA3F7D" w:rsidRDefault="00192E0C" w:rsidP="003834F5">
      <w:r>
        <w:lastRenderedPageBreak/>
        <w:t>Third</w:t>
      </w:r>
      <w:r w:rsidRPr="00746DDF">
        <w:t xml:space="preserve">, we </w:t>
      </w:r>
      <w:r w:rsidRPr="00B83ED4">
        <w:t>calculated a</w:t>
      </w:r>
      <w:r w:rsidR="004A2A5F">
        <w:t>n</w:t>
      </w:r>
      <w:r w:rsidRPr="00B83ED4">
        <w:t xml:space="preserve"> </w:t>
      </w:r>
      <w:r w:rsidR="00587507">
        <w:t xml:space="preserve">index of </w:t>
      </w:r>
      <w:r w:rsidRPr="00B83ED4">
        <w:t xml:space="preserve">response bias (c). </w:t>
      </w:r>
      <w:r w:rsidR="00E44F39">
        <w:t>This</w:t>
      </w:r>
      <w:r w:rsidRPr="00B83ED4">
        <w:t xml:space="preserve"> refer</w:t>
      </w:r>
      <w:r w:rsidR="00E44F39">
        <w:t>s</w:t>
      </w:r>
      <w:r w:rsidRPr="00B83ED4">
        <w:t xml:space="preserve"> to participants’ </w:t>
      </w:r>
      <w:r w:rsidR="00B83ED4">
        <w:t>biases</w:t>
      </w:r>
      <w:r>
        <w:t xml:space="preserve"> towards </w:t>
      </w:r>
      <w:r w:rsidR="00E44F39">
        <w:t xml:space="preserve">proving a </w:t>
      </w:r>
      <w:r w:rsidR="00104767">
        <w:t>“shoot”</w:t>
      </w:r>
      <w:r w:rsidR="00E44F39">
        <w:t xml:space="preserve"> response </w:t>
      </w:r>
      <w:r>
        <w:t xml:space="preserve">relative to </w:t>
      </w:r>
      <w:r w:rsidR="00E44F39">
        <w:t xml:space="preserve">a </w:t>
      </w:r>
      <w:r w:rsidR="00104767">
        <w:t>“</w:t>
      </w:r>
      <w:r w:rsidR="00E44F39">
        <w:t>don’t shoot</w:t>
      </w:r>
      <w:r w:rsidR="00104767">
        <w:t>”</w:t>
      </w:r>
      <w:r w:rsidR="00E44F39">
        <w:t xml:space="preserve"> response</w:t>
      </w:r>
      <w:r w:rsidR="001C7376">
        <w:t xml:space="preserve">, </w:t>
      </w:r>
      <w:r w:rsidR="00E44F39">
        <w:t xml:space="preserve">regardless of whether the image presented </w:t>
      </w:r>
      <w:r w:rsidR="00073711">
        <w:t>an individual who was armed or unarmed</w:t>
      </w:r>
      <w:r>
        <w:t xml:space="preserve">. </w:t>
      </w:r>
      <w:r w:rsidR="004A2A5F">
        <w:t>R</w:t>
      </w:r>
      <w:r>
        <w:t xml:space="preserve">esponse bias was </w:t>
      </w:r>
      <w:r w:rsidRPr="00835252">
        <w:t xml:space="preserve">entered </w:t>
      </w:r>
      <w:r>
        <w:t xml:space="preserve">as </w:t>
      </w:r>
      <w:r w:rsidRPr="00835252">
        <w:t>the dependent variable, trial type (</w:t>
      </w:r>
      <w:r w:rsidR="003000DD">
        <w:t>armed</w:t>
      </w:r>
      <w:r w:rsidRPr="00835252">
        <w:t xml:space="preserve"> vs. </w:t>
      </w:r>
      <w:r w:rsidR="003000DD">
        <w:t>unarmed</w:t>
      </w:r>
      <w:r w:rsidRPr="00835252">
        <w:t xml:space="preserve">) and experimental condition as </w:t>
      </w:r>
      <w:r w:rsidR="00013E54">
        <w:t>a fixed effect</w:t>
      </w:r>
      <w:r w:rsidRPr="00835252">
        <w:t xml:space="preserve">, racism as a fixed-effect covariate, and </w:t>
      </w:r>
      <w:r w:rsidR="004A2A5F">
        <w:t>participant as a random effect (</w:t>
      </w:r>
      <w:r>
        <w:rPr>
          <w:rFonts w:ascii="CMU Typewriter Text Light" w:hAnsi="CMU Typewriter Text Light"/>
        </w:rPr>
        <w:t xml:space="preserve">c </w:t>
      </w:r>
      <w:r w:rsidRPr="00835252">
        <w:rPr>
          <w:rFonts w:ascii="BlairMdITC TT-Medium" w:hAnsi="BlairMdITC TT-Medium" w:cs="BlairMdITC TT-Medium"/>
        </w:rPr>
        <w:t>∼</w:t>
      </w:r>
      <w:r w:rsidRPr="00835252">
        <w:rPr>
          <w:rFonts w:ascii="CMU Typewriter Text Light" w:hAnsi="CMU Typewriter Text Light"/>
        </w:rPr>
        <w:t xml:space="preserve"> condition + racism + (1 | participant)</w:t>
      </w:r>
      <w:r w:rsidR="004A2A5F">
        <w:t>).</w:t>
      </w:r>
      <w:r w:rsidRPr="00835252">
        <w:t xml:space="preserve"> </w:t>
      </w:r>
      <w:r w:rsidR="00F9517E">
        <w:t xml:space="preserve">No evidence of differences </w:t>
      </w:r>
      <w:r w:rsidR="00F9517E" w:rsidRPr="00835252">
        <w:t xml:space="preserve">between the two IAT conditions </w:t>
      </w:r>
      <w:r w:rsidR="00F9517E">
        <w:t xml:space="preserve">was </w:t>
      </w:r>
      <w:r w:rsidR="00F9517E" w:rsidRPr="00835252">
        <w:t>found</w:t>
      </w:r>
      <w:r w:rsidR="00F9517E">
        <w:t>,</w:t>
      </w:r>
      <w:r w:rsidR="00F9517E" w:rsidRPr="00D152D1">
        <w:rPr>
          <w:i/>
        </w:rPr>
        <w:t xml:space="preserve"> </w:t>
      </w:r>
      <w:r w:rsidRPr="00D152D1">
        <w:rPr>
          <w:i/>
        </w:rPr>
        <w:t>B</w:t>
      </w:r>
      <w:r w:rsidRPr="00D152D1">
        <w:t xml:space="preserve"> </w:t>
      </w:r>
      <w:r w:rsidR="000A2187">
        <w:t>= 0.004</w:t>
      </w:r>
      <w:r w:rsidRPr="00D152D1">
        <w:t>, 95% CI = [</w:t>
      </w:r>
      <w:r w:rsidR="009E3A9D">
        <w:t>-</w:t>
      </w:r>
      <w:r w:rsidR="000A2187">
        <w:t>0.034</w:t>
      </w:r>
      <w:r>
        <w:t>, 0</w:t>
      </w:r>
      <w:r w:rsidR="000A2187">
        <w:t>.042</w:t>
      </w:r>
      <w:r w:rsidRPr="00D152D1">
        <w:t xml:space="preserve">], β = </w:t>
      </w:r>
      <w:r w:rsidR="000A2187">
        <w:t>0.013</w:t>
      </w:r>
      <w:r>
        <w:t xml:space="preserve">, 95% </w:t>
      </w:r>
      <w:r w:rsidR="000A2187">
        <w:t>CI = [-0.113</w:t>
      </w:r>
      <w:r w:rsidRPr="00766ADC">
        <w:t>, 0.</w:t>
      </w:r>
      <w:r w:rsidR="000A2187">
        <w:t>139</w:t>
      </w:r>
      <w:r w:rsidRPr="00D152D1">
        <w:t xml:space="preserve">], </w:t>
      </w:r>
      <w:r w:rsidRPr="00D152D1">
        <w:rPr>
          <w:i/>
        </w:rPr>
        <w:t>p</w:t>
      </w:r>
      <w:r w:rsidR="000A2187">
        <w:t xml:space="preserve"> = .840.</w:t>
      </w:r>
    </w:p>
    <w:p w14:paraId="48F0435E" w14:textId="1D1F1529" w:rsidR="00EC3BDC" w:rsidRPr="00B83ED4" w:rsidRDefault="00AD54FB" w:rsidP="001D2394">
      <w:r>
        <w:t>T</w:t>
      </w:r>
      <w:r w:rsidR="00AB7A1F" w:rsidRPr="00B83ED4">
        <w:t xml:space="preserve">he self-report ratings data </w:t>
      </w:r>
      <w:r w:rsidR="00070B46" w:rsidRPr="00B83ED4">
        <w:t>were</w:t>
      </w:r>
      <w:r w:rsidR="00AB7A1F" w:rsidRPr="00B83ED4">
        <w:t xml:space="preserve"> </w:t>
      </w:r>
      <w:r w:rsidR="003834F5">
        <w:t xml:space="preserve">analyzed using the same model to </w:t>
      </w:r>
      <w:r w:rsidR="00AB7A1F" w:rsidRPr="00B83ED4">
        <w:t>previous experiment</w:t>
      </w:r>
      <w:r w:rsidR="00070B46" w:rsidRPr="00B83ED4">
        <w:t>s</w:t>
      </w:r>
      <w:r w:rsidR="00AB7A1F" w:rsidRPr="00B83ED4">
        <w:t xml:space="preserve">. </w:t>
      </w:r>
      <w:r w:rsidR="003834F5">
        <w:t>In this case, differences in self-report ratings were found between the IAT condition</w:t>
      </w:r>
      <w:r w:rsidR="009A4903" w:rsidRPr="00B83ED4">
        <w:t xml:space="preserve">, </w:t>
      </w:r>
      <w:r w:rsidR="00AB7A1F" w:rsidRPr="00B83ED4">
        <w:rPr>
          <w:i/>
        </w:rPr>
        <w:t>B</w:t>
      </w:r>
      <w:r w:rsidR="009A4903" w:rsidRPr="00B83ED4">
        <w:t xml:space="preserve"> = 0.19</w:t>
      </w:r>
      <w:r w:rsidR="00AB7A1F" w:rsidRPr="00B83ED4">
        <w:t>, 95% CI</w:t>
      </w:r>
      <w:r w:rsidR="002A5920" w:rsidRPr="00B83ED4">
        <w:t xml:space="preserve"> = [0.08, 0.31], β = 0.18, 95% CI = [0.08, 0.28</w:t>
      </w:r>
      <w:r w:rsidR="00AB7A1F" w:rsidRPr="00B83ED4">
        <w:t xml:space="preserve">], </w:t>
      </w:r>
      <w:r w:rsidR="00AB7A1F" w:rsidRPr="00B83ED4">
        <w:rPr>
          <w:i/>
        </w:rPr>
        <w:t>p</w:t>
      </w:r>
      <w:r w:rsidR="002A5920" w:rsidRPr="00B83ED4">
        <w:t xml:space="preserve"> &lt; .001</w:t>
      </w:r>
      <w:r w:rsidR="00AB7A1F" w:rsidRPr="00B83ED4">
        <w:t xml:space="preserve">. </w:t>
      </w:r>
      <w:r w:rsidR="00350F34">
        <w:t>Inspection of marginal estimated means indicated that p</w:t>
      </w:r>
      <w:r w:rsidR="003834F5" w:rsidRPr="00B83ED4">
        <w:t>articipant</w:t>
      </w:r>
      <w:r w:rsidR="008B709F">
        <w:t>s rat</w:t>
      </w:r>
      <w:r w:rsidR="003834F5">
        <w:t>ed</w:t>
      </w:r>
      <w:r w:rsidR="003834F5" w:rsidRPr="00B83ED4">
        <w:t xml:space="preserve"> the images of black </w:t>
      </w:r>
      <w:r w:rsidR="008B709F">
        <w:t>men and women</w:t>
      </w:r>
      <w:r w:rsidR="003834F5" w:rsidRPr="00B83ED4">
        <w:t xml:space="preserve"> more positively when they previously completed a Race IAT than a Flowers-Insects IAT</w:t>
      </w:r>
      <w:r w:rsidR="008B709F">
        <w:t>.</w:t>
      </w:r>
      <w:r w:rsidR="003834F5" w:rsidRPr="00B83ED4">
        <w:t xml:space="preserve"> </w:t>
      </w:r>
      <w:r w:rsidR="006B1F68" w:rsidRPr="00B83ED4">
        <w:t xml:space="preserve">Finally, </w:t>
      </w:r>
      <w:r>
        <w:t xml:space="preserve">given </w:t>
      </w:r>
      <w:r w:rsidR="003E16E1">
        <w:t xml:space="preserve">their </w:t>
      </w:r>
      <w:r>
        <w:t xml:space="preserve">similarity across the three experiments, </w:t>
      </w:r>
      <w:r w:rsidR="003E16E1">
        <w:t xml:space="preserve">all </w:t>
      </w:r>
      <w:r w:rsidR="006B1F68" w:rsidRPr="00B83ED4">
        <w:t>s</w:t>
      </w:r>
      <w:r w:rsidR="00AB7A1F" w:rsidRPr="00B83ED4">
        <w:t>elf-</w:t>
      </w:r>
      <w:r w:rsidR="00B47AD5" w:rsidRPr="00B83ED4">
        <w:t xml:space="preserve">report ratings </w:t>
      </w:r>
      <w:r w:rsidR="00AB7A1F" w:rsidRPr="00B83ED4">
        <w:t>were submitted to a</w:t>
      </w:r>
      <w:r w:rsidR="00B47AD5" w:rsidRPr="00B83ED4">
        <w:t xml:space="preserve"> random effects</w:t>
      </w:r>
      <w:r w:rsidR="00AB7A1F" w:rsidRPr="00B83ED4">
        <w:t xml:space="preserve"> meta-analysis. This model was </w:t>
      </w:r>
      <w:r w:rsidR="00B47AD5" w:rsidRPr="00B83ED4">
        <w:t>identical</w:t>
      </w:r>
      <w:r w:rsidR="00AB7A1F" w:rsidRPr="00B83ED4">
        <w:t xml:space="preserve"> to </w:t>
      </w:r>
      <w:r w:rsidR="00B47AD5" w:rsidRPr="00B83ED4">
        <w:t xml:space="preserve">the </w:t>
      </w:r>
      <w:r w:rsidR="006B1F68" w:rsidRPr="00B83ED4">
        <w:t xml:space="preserve">previous </w:t>
      </w:r>
      <w:r w:rsidR="00B47AD5" w:rsidRPr="00B83ED4">
        <w:t xml:space="preserve">analyses </w:t>
      </w:r>
      <w:r w:rsidR="008B709F">
        <w:t>of self-report ratings other than also including experiment as a random effect, but was not pre-registered</w:t>
      </w:r>
      <w:r w:rsidR="00AB7A1F" w:rsidRPr="00B83ED4">
        <w:t>.</w:t>
      </w:r>
      <w:r w:rsidR="006B1F68" w:rsidRPr="00B83ED4">
        <w:t xml:space="preserve"> Results </w:t>
      </w:r>
      <w:r w:rsidR="00FC09DE" w:rsidRPr="00B83ED4">
        <w:t xml:space="preserve">were consistent with those from Experiment 3: participants ratings of images of black people’s faces were </w:t>
      </w:r>
      <w:r w:rsidR="00FC09DE" w:rsidRPr="00B83ED4">
        <w:lastRenderedPageBreak/>
        <w:t>more positive when they previously completed a Race IAT than a Flowers-Insects IAT</w:t>
      </w:r>
      <w:r w:rsidR="00AB7A1F" w:rsidRPr="00B83ED4">
        <w:t>,</w:t>
      </w:r>
      <w:r w:rsidR="00FC09DE" w:rsidRPr="00B83ED4">
        <w:t xml:space="preserve"> </w:t>
      </w:r>
      <w:r w:rsidR="007D54E4" w:rsidRPr="00B83ED4">
        <w:rPr>
          <w:i/>
        </w:rPr>
        <w:t>N</w:t>
      </w:r>
      <w:r w:rsidR="007D54E4" w:rsidRPr="00B83ED4">
        <w:t xml:space="preserve"> = 603, </w:t>
      </w:r>
      <w:r w:rsidR="00AB7A1F" w:rsidRPr="00B83ED4">
        <w:rPr>
          <w:i/>
        </w:rPr>
        <w:t>B</w:t>
      </w:r>
      <w:r w:rsidR="00FC09DE" w:rsidRPr="00B83ED4">
        <w:t xml:space="preserve"> = 0.10</w:t>
      </w:r>
      <w:r w:rsidR="00B34E74" w:rsidRPr="00B83ED4">
        <w:t>, 95% CI = [0.03, 0.17], β = 0.10, 95% CI = [0.03, 0.16</w:t>
      </w:r>
      <w:r w:rsidR="00AB7A1F" w:rsidRPr="00B83ED4">
        <w:t xml:space="preserve">], </w:t>
      </w:r>
      <w:r w:rsidR="00AB7A1F" w:rsidRPr="00B83ED4">
        <w:rPr>
          <w:i/>
        </w:rPr>
        <w:t>p</w:t>
      </w:r>
      <w:r w:rsidR="00B34E74" w:rsidRPr="00B83ED4">
        <w:t xml:space="preserve"> = .004</w:t>
      </w:r>
      <w:r w:rsidR="00AB7A1F" w:rsidRPr="00B83ED4">
        <w:t>.</w:t>
      </w:r>
      <w:r w:rsidR="000A022F" w:rsidRPr="000A022F">
        <w:rPr>
          <w:highlight w:val="green"/>
        </w:rPr>
        <w:t xml:space="preserve"> </w:t>
      </w:r>
    </w:p>
    <w:p w14:paraId="7FA6E768" w14:textId="07F72349" w:rsidR="00350F34" w:rsidRDefault="00B577CA" w:rsidP="00350F34">
      <w:pPr>
        <w:pStyle w:val="Heading1"/>
      </w:pPr>
      <w:r>
        <w:t>D</w:t>
      </w:r>
      <w:r w:rsidR="00B17A7A">
        <w:t>iscussion</w:t>
      </w:r>
    </w:p>
    <w:p w14:paraId="34D10213" w14:textId="542E5B1F" w:rsidR="00705126" w:rsidRDefault="003D759E" w:rsidP="003D759E">
      <w:r>
        <w:t xml:space="preserve">Results from three pre-registered studies demonstrated that </w:t>
      </w:r>
      <w:r w:rsidR="00701FFB">
        <w:t xml:space="preserve">merely completing a </w:t>
      </w:r>
      <w:r>
        <w:t xml:space="preserve">Race IAT served to change </w:t>
      </w:r>
      <w:r w:rsidR="00701FFB">
        <w:t xml:space="preserve">the </w:t>
      </w:r>
      <w:r w:rsidR="00BE1DAE">
        <w:t>attitudes</w:t>
      </w:r>
      <w:r w:rsidR="00701FFB">
        <w:t xml:space="preserve"> it intends to assess</w:t>
      </w:r>
      <w:r>
        <w:t xml:space="preserve">. Experiments 1 and 2 </w:t>
      </w:r>
      <w:r w:rsidR="00BE1DAE">
        <w:t>found</w:t>
      </w:r>
      <w:r>
        <w:t xml:space="preserve"> that completing a Race IAT </w:t>
      </w:r>
      <w:r w:rsidR="00705126">
        <w:t xml:space="preserve">(compared to a flower-insects IAT) </w:t>
      </w:r>
      <w:r>
        <w:t xml:space="preserve">increased negative implicit negative racial bias towards black people on a subsequent implicit measure (the SC-IAT and AMP). However, Experiment 3 found no evidence for the generalizability of this effect to </w:t>
      </w:r>
      <w:r w:rsidR="00705126">
        <w:t xml:space="preserve">the </w:t>
      </w:r>
      <w:r w:rsidR="000A49BE">
        <w:t>Shooter Bias task.</w:t>
      </w:r>
      <w:r w:rsidR="009D2995">
        <w:t xml:space="preserve"> </w:t>
      </w:r>
    </w:p>
    <w:p w14:paraId="540606AC" w14:textId="5993297B" w:rsidR="000A49BE" w:rsidRDefault="002D5A00" w:rsidP="003D759E">
      <w:r>
        <w:t>The direction of the effects on the implicit measures</w:t>
      </w:r>
      <w:r w:rsidR="00705126">
        <w:t xml:space="preserve"> (Experiments 1 and 2)</w:t>
      </w:r>
      <w:r>
        <w:t xml:space="preserve"> was consistent with previous work suggesting that the IAT can serve as an analogical learning context</w:t>
      </w:r>
      <w:r w:rsidR="003015CF">
        <w:t xml:space="preserve"> due to the relational structure among its four </w:t>
      </w:r>
      <w:r>
        <w:t xml:space="preserve">categories </w:t>
      </w:r>
      <w:r w:rsidR="00A42781">
        <w:fldChar w:fldCharType="begin"/>
      </w:r>
      <w:r w:rsidR="00A42781">
        <w:instrText xml:space="preserve"> ADDIN ZOTERO_ITEM CSL_CITATION {"citationID":"OvK0qcF3","properties":{"formattedCitation":"(pairs of opposites, e.g., white:black::positive:negative: Hussey &amp; De Houwer, 2018)","plainCitation":"(pairs of opposites, e.g., white:black::positive:negative: Hussey &amp; De Houwer, 2018)","noteIndex":0},"citationItems":[{"id":4972,"uris":["http://zotero.org/users/1687755/items/FKV58PAS"],"uri":["http://zotero.org/users/1687755/items/FKV58PAS"],"itemData":{"id":4972,"type":"article-journal","title":"The Implicit Association Test as an analogical learning task","container-title":"Experimental Psychology","page":"Advance online publication","author":[{"family":"Hussey","given":"Ian"},{"family":"De Houwer","given":"Jan"}],"issued":{"date-parts":[["2018"]]}},"prefix":"pairs of opposites, e.g., white:black::positive:negative: "}],"schema":"https://github.com/citation-style-language/schema/raw/master/csl-citation.json"} </w:instrText>
      </w:r>
      <w:r w:rsidR="00A42781">
        <w:fldChar w:fldCharType="separate"/>
      </w:r>
      <w:r w:rsidR="00A42781">
        <w:rPr>
          <w:noProof/>
        </w:rPr>
        <w:t>(pairs of opposites, e.g., white:black::positive:negative: Hussey &amp; De Houwer, 2018)</w:t>
      </w:r>
      <w:r w:rsidR="00A42781">
        <w:fldChar w:fldCharType="end"/>
      </w:r>
      <w:r w:rsidR="00A42781">
        <w:t xml:space="preserve">. </w:t>
      </w:r>
      <w:r w:rsidR="003D759E">
        <w:t>Unexpectedly</w:t>
      </w:r>
      <w:r w:rsidR="00705126">
        <w:t>,</w:t>
      </w:r>
      <w:r w:rsidR="009638FD">
        <w:t xml:space="preserve"> however</w:t>
      </w:r>
      <w:r w:rsidR="003D759E">
        <w:t xml:space="preserve">, results from Experiment 3 and a meta-analysis of all three experiments </w:t>
      </w:r>
      <w:r w:rsidR="00C974D7">
        <w:t>demonstrated</w:t>
      </w:r>
      <w:r w:rsidR="003D759E">
        <w:t xml:space="preserve"> the opposite pattern of effect on the self-report measures: completing a Race IAT increased positive explicit evaluations of black people relative to completing a </w:t>
      </w:r>
      <w:r w:rsidR="00BE1DAE">
        <w:t>non-racial Flowers-Insects IAT.</w:t>
      </w:r>
      <w:r w:rsidR="009638FD">
        <w:t xml:space="preserve"> These opposing results may be due to a decreased willingness</w:t>
      </w:r>
      <w:r w:rsidR="00D26469">
        <w:t xml:space="preserve"> to self-disclose racial biases </w:t>
      </w:r>
      <w:r w:rsidR="00D26469">
        <w:fldChar w:fldCharType="begin"/>
      </w:r>
      <w:r w:rsidR="00D26469">
        <w:instrText xml:space="preserve"> ADDIN ZOTERO_ITEM CSL_CITATION {"citationID":"ab2obmomjv","properties":{"formattedCitation":"(Vorauer, 2012)","plainCitation":"(Vorauer, 2012)","noteIndex":0},"citationItems":[{"id":6707,"uris":["http://zotero.org/users/1687755/items/2WT3Z22X"],"uri":["http://zotero.org/users/1687755/items/2WT3Z22X"],"itemData":{"id":6707,"type":"article-journal","title":"Completing the Implicit Association Test Reduces Positive Intergroup Interaction Behavior","container-title":"Psychological Science","page":"1168-1175","volume":"23","issue":"10","source":"CrossRef","DOI":"10.1177/0956797612440457","ISSN":"0956-7976, 1467-9280","language":"en","author":[{"family":"Vorauer","given":"Jacquie D."}],"issued":{"date-parts":[["2012",10]]}}}],"schema":"https://github.com/citation-style-language/schema/raw/master/csl-citation.json"} </w:instrText>
      </w:r>
      <w:r w:rsidR="00D26469">
        <w:fldChar w:fldCharType="separate"/>
      </w:r>
      <w:r w:rsidR="00D26469">
        <w:rPr>
          <w:noProof/>
        </w:rPr>
        <w:t>(Vorauer, 2012)</w:t>
      </w:r>
      <w:r w:rsidR="00D26469">
        <w:fldChar w:fldCharType="end"/>
      </w:r>
      <w:r w:rsidR="00D26469">
        <w:t>.</w:t>
      </w:r>
    </w:p>
    <w:p w14:paraId="556635EB" w14:textId="28BAD0D6" w:rsidR="00C66146" w:rsidRPr="00C66146" w:rsidRDefault="00584418" w:rsidP="00D21948">
      <w:r>
        <w:lastRenderedPageBreak/>
        <w:t xml:space="preserve">Future research should examine whether </w:t>
      </w:r>
      <w:r w:rsidR="00D21948">
        <w:t xml:space="preserve">these learning effects </w:t>
      </w:r>
      <w:r>
        <w:t>due to competing the Race IAT persist across time</w:t>
      </w:r>
      <w:r w:rsidR="00C66146">
        <w:t>. Recent evidence demonstrates that</w:t>
      </w:r>
      <w:r w:rsidR="00AB2F42">
        <w:t xml:space="preserve"> even interventions </w:t>
      </w:r>
      <w:r w:rsidR="00D21948">
        <w:t>intended to change</w:t>
      </w:r>
      <w:r w:rsidR="00AB2F42">
        <w:t xml:space="preserve"> </w:t>
      </w:r>
      <w:r w:rsidR="00C66146">
        <w:t xml:space="preserve">implicit attitudes </w:t>
      </w:r>
      <w:r w:rsidR="00AB2F42">
        <w:t xml:space="preserve">do not show sustained changes over time </w:t>
      </w:r>
      <w:r>
        <w:fldChar w:fldCharType="begin"/>
      </w:r>
      <w:r w:rsidR="003F0AD9">
        <w:instrText xml:space="preserve"> ADDIN ZOTERO_ITEM CSL_CITATION {"citationID":"rUDxYQFo","properties":{"formattedCitation":"(Lai et al., 2014, 2016)","plainCitation":"(Lai et al., 2014, 2016)","noteIndex":0},"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id":6709,"uris":["http://zotero.org/users/1687755/items/82HNEVPT"],"uri":["http://zotero.org/users/1687755/items/82HNEVPT"],"itemData":{"id":6709,"type":"article-journal","title":"Reducing implicit racial preferences: II. Intervention effectiveness across time.","container-title":"Journal of Experimental Psychology: General","page":"1001-1016","volume":"145","issue":"8","source":"CrossRef","DOI":"10.1037/xge0000179","ISSN":"1939-2222, 0096-3445","shortTitle":"Reducing implicit racial preferences","language":"en","author":[{"family":"Lai","given":"Calvin K."},{"family":"Skinner","given":"Allison L."},{"family":"Cooley","given":"Erin"},{"family":"Murrar","given":"Sohad"},{"family":"Brauer","given":"Markus"},{"family":"Devos","given":"Thierry"},{"family":"Calanchini","given":"Jimmy"},{"family":"Xiao","given":"Y. Jenny"},{"family":"Pedram","given":"Christina"},{"family":"Marshburn","given":"Christopher K."},{"family":"Simon","given":"Stefanie"},{"family":"Blanchar","given":"John C."},{"family":"Joy-Gaba","given":"Jennifer A."},{"family":"Conway","given":"John"},{"family":"Redford","given":"Liz"},{"family":"Klein","given":"Rick A."},{"family":"Roussos","given":"Gina"},{"family":"Schellhaas","given":"Fabian M. H."},{"family":"Burns","given":"Mason"},{"family":"Hu","given":"Xiaoqing"},{"family":"McLean","given":"Meghan C."},{"family":"Axt","given":"Jordan R."},{"family":"Asgari","given":"Shaki"},{"family":"Schmidt","given":"Kathleen"},{"family":"Rubinstein","given":"Rachel"},{"family":"Marini","given":"Maddalena"},{"family":"Rubichi","given":"Sandro"},{"family":"Shin","given":"Jiyun-Elizabeth L."},{"family":"Nosek","given":"Brian A."}],"issued":{"date-parts":[["2016"]]}}}],"schema":"https://github.com/citation-style-language/schema/raw/master/csl-citation.json"} </w:instrText>
      </w:r>
      <w:r>
        <w:fldChar w:fldCharType="separate"/>
      </w:r>
      <w:r w:rsidR="003F0AD9">
        <w:rPr>
          <w:noProof/>
        </w:rPr>
        <w:t>(Lai et al., 2014, 2016)</w:t>
      </w:r>
      <w:r>
        <w:fldChar w:fldCharType="end"/>
      </w:r>
      <w:r w:rsidR="00C66146">
        <w:t>.</w:t>
      </w:r>
      <w:r w:rsidR="00D21948">
        <w:t xml:space="preserve"> </w:t>
      </w:r>
      <w:r w:rsidR="005F7F61">
        <w:t xml:space="preserve">It may be the case that </w:t>
      </w:r>
      <w:r w:rsidR="00124990">
        <w:t xml:space="preserve">the learning effects observed here are also temporary in nature. </w:t>
      </w:r>
      <w:r w:rsidR="00CA1E3A">
        <w:t xml:space="preserve">It would also be interesting to look at individual differences in </w:t>
      </w:r>
      <w:r w:rsidR="00124990">
        <w:t xml:space="preserve">the </w:t>
      </w:r>
      <w:r w:rsidR="00F37CC7">
        <w:t>susceptibility</w:t>
      </w:r>
      <w:r w:rsidR="00124990">
        <w:t xml:space="preserve"> to these learning effects.</w:t>
      </w:r>
      <w:r w:rsidR="005F7F61">
        <w:t xml:space="preserve"> </w:t>
      </w:r>
      <w:r w:rsidR="00124990">
        <w:t>F</w:t>
      </w:r>
      <w:r w:rsidR="004E6520">
        <w:t xml:space="preserve">uture research </w:t>
      </w:r>
      <w:r w:rsidR="00124990">
        <w:t xml:space="preserve">might </w:t>
      </w:r>
      <w:r w:rsidR="00C66146">
        <w:t>also</w:t>
      </w:r>
      <w:r w:rsidR="004E6520">
        <w:t xml:space="preserve"> examine whether </w:t>
      </w:r>
      <w:r w:rsidR="00B629C6">
        <w:t xml:space="preserve">the relative status of racial </w:t>
      </w:r>
      <w:r w:rsidR="00124990">
        <w:t>in- and out-group pairs</w:t>
      </w:r>
      <w:r w:rsidR="004E6520">
        <w:t xml:space="preserve"> </w:t>
      </w:r>
      <w:r w:rsidR="00B629C6">
        <w:t xml:space="preserve">influences </w:t>
      </w:r>
      <w:r w:rsidR="00993001">
        <w:t>Race IAT</w:t>
      </w:r>
      <w:r w:rsidR="00B629C6">
        <w:t xml:space="preserve"> learning effects</w:t>
      </w:r>
      <w:r w:rsidR="00993001">
        <w:t xml:space="preserve">. </w:t>
      </w:r>
      <w:r w:rsidR="00B629C6">
        <w:t>In the current experiments, a</w:t>
      </w:r>
      <w:r w:rsidR="007034E6">
        <w:t>ll three experiments employed homogenous in- and out-groups</w:t>
      </w:r>
      <w:r w:rsidR="004E6520">
        <w:t xml:space="preserve"> by</w:t>
      </w:r>
      <w:r w:rsidR="007034E6">
        <w:t xml:space="preserve"> </w:t>
      </w:r>
      <w:r w:rsidR="004E6520">
        <w:t xml:space="preserve">recruiting </w:t>
      </w:r>
      <w:r w:rsidR="007034E6">
        <w:t xml:space="preserve">white participants </w:t>
      </w:r>
      <w:r w:rsidR="004E6520">
        <w:t xml:space="preserve">assessing evaluations </w:t>
      </w:r>
      <w:r w:rsidR="006F29D2">
        <w:t>black people</w:t>
      </w:r>
      <w:r w:rsidR="007034E6">
        <w:t xml:space="preserve">. </w:t>
      </w:r>
      <w:r w:rsidR="00993001">
        <w:t xml:space="preserve">Previous research has demonstrated that implicit in-group bias is related to </w:t>
      </w:r>
      <w:r w:rsidR="00B04EB9">
        <w:t xml:space="preserve">a group’s </w:t>
      </w:r>
      <w:r w:rsidR="00993001">
        <w:t xml:space="preserve">relative </w:t>
      </w:r>
      <w:r w:rsidR="00B04EB9">
        <w:t xml:space="preserve">social </w:t>
      </w:r>
      <w:r w:rsidR="00993001">
        <w:t xml:space="preserve">status </w:t>
      </w:r>
      <w:r w:rsidR="00993001">
        <w:fldChar w:fldCharType="begin"/>
      </w:r>
      <w:r w:rsidR="00993001">
        <w:instrText xml:space="preserve"> ADDIN ZOTERO_ITEM CSL_CITATION {"citationID":"WRgxDqvK","properties":{"formattedCitation":"(cf. Rudman, Feinberg, &amp; Fairchild, 2002)","plainCitation":"(cf. Rudman, Feinberg, &amp; Fairchild, 2002)","noteIndex":0},"citationItems":[{"id":7795,"uris":["http://zotero.org/users/1687755/items/DYR6JH4F"],"uri":["http://zotero.org/users/1687755/items/DYR6JH4F"],"itemData":{"id":7795,"type":"article-journal","title":"Minority Members' Implicit Attitudes: Automatic Ingroup Bias As A Function Of Group Status","container-title":"Social Cognition","page":"294-320","volume":"20","issue":"4","source":"CrossRef","DOI":"10.1521/soco.20.4.294.19908","ISSN":"0278-016X","shortTitle":"Minority Members' Implicit Attitudes","language":"en","author":[{"family":"Rudman","given":"Laurie A."},{"family":"Feinberg","given":"Joshua"},{"family":"Fairchild","given":"Kimberly"}],"issued":{"date-parts":[["2002",8]]}},"prefix":"cf. "}],"schema":"https://github.com/citation-style-language/schema/raw/master/csl-citation.json"} </w:instrText>
      </w:r>
      <w:r w:rsidR="00993001">
        <w:fldChar w:fldCharType="separate"/>
      </w:r>
      <w:r w:rsidR="00993001">
        <w:rPr>
          <w:noProof/>
        </w:rPr>
        <w:t>(cf. Rudman, Feinberg, &amp; Fairchild, 2002)</w:t>
      </w:r>
      <w:r w:rsidR="00993001">
        <w:fldChar w:fldCharType="end"/>
      </w:r>
      <w:r w:rsidR="00B629C6">
        <w:t xml:space="preserve">. It is </w:t>
      </w:r>
      <w:r w:rsidR="00124990">
        <w:t xml:space="preserve">therefore </w:t>
      </w:r>
      <w:r w:rsidR="00B629C6">
        <w:t xml:space="preserve">plausible learning effects due to the Race IAT are also influenced by the relative status of </w:t>
      </w:r>
      <w:r w:rsidR="000F1188">
        <w:t xml:space="preserve">racial in- and out-groups. </w:t>
      </w:r>
      <w:r w:rsidR="00EE5564">
        <w:t xml:space="preserve">Any such differences in the malleability of racial biases could help direct future effects to </w:t>
      </w:r>
      <w:r w:rsidR="00945D5C">
        <w:t>change such biases, either by providing a new metric of particularly rigid implicit attitudes or by highlighting particularly ame</w:t>
      </w:r>
      <w:r w:rsidR="00C04CA0">
        <w:t>nable targets for intervention.</w:t>
      </w:r>
    </w:p>
    <w:p w14:paraId="07329691" w14:textId="0E9F077A" w:rsidR="00AF3033" w:rsidRDefault="00AF3033" w:rsidP="0013242A">
      <w:pPr>
        <w:ind w:firstLine="0"/>
      </w:pPr>
      <w:r>
        <w:br w:type="page"/>
      </w:r>
    </w:p>
    <w:p w14:paraId="3AC6FE6F" w14:textId="77777777" w:rsidR="00AF3033" w:rsidRDefault="00AF3033" w:rsidP="00AF3033">
      <w:pPr>
        <w:ind w:firstLine="0"/>
        <w:jc w:val="center"/>
      </w:pPr>
      <w:r>
        <w:lastRenderedPageBreak/>
        <w:t>References</w:t>
      </w:r>
    </w:p>
    <w:p w14:paraId="354E6CA3" w14:textId="77777777" w:rsidR="00A42781" w:rsidRPr="00A42781" w:rsidRDefault="00581823" w:rsidP="00A42781">
      <w:pPr>
        <w:pStyle w:val="Bibliography"/>
      </w:pPr>
      <w:r>
        <w:fldChar w:fldCharType="begin"/>
      </w:r>
      <w:r w:rsidR="0074629F">
        <w:instrText xml:space="preserve"> ADDIN ZOTERO_BIBL {"uncited":[],"omitted":[],"custom":[]} CSL_BIBLIOGRAPHY </w:instrText>
      </w:r>
      <w:r>
        <w:fldChar w:fldCharType="separate"/>
      </w:r>
      <w:r w:rsidR="00A42781" w:rsidRPr="00A42781">
        <w:t xml:space="preserve">Correll, J., Hudson, S. M., Guillermo, S., &amp; Ma, D. S. (2014). The Police Officer’s Dilemma: A Decade of Research on Racial Bias in the Decision to Shoot. </w:t>
      </w:r>
      <w:r w:rsidR="00A42781" w:rsidRPr="00A42781">
        <w:rPr>
          <w:i/>
          <w:iCs/>
        </w:rPr>
        <w:t>Social and Personality Psychology Compass</w:t>
      </w:r>
      <w:r w:rsidR="00A42781" w:rsidRPr="00A42781">
        <w:t xml:space="preserve">, </w:t>
      </w:r>
      <w:r w:rsidR="00A42781" w:rsidRPr="00A42781">
        <w:rPr>
          <w:i/>
          <w:iCs/>
        </w:rPr>
        <w:t>8</w:t>
      </w:r>
      <w:r w:rsidR="00A42781" w:rsidRPr="00A42781">
        <w:t>(5), 201–213. https://doi.org/10.1111/spc3.12099</w:t>
      </w:r>
    </w:p>
    <w:p w14:paraId="1CAA7652" w14:textId="77777777" w:rsidR="00A42781" w:rsidRPr="00A42781" w:rsidRDefault="00A42781" w:rsidP="00A42781">
      <w:pPr>
        <w:pStyle w:val="Bibliography"/>
      </w:pPr>
      <w:r w:rsidRPr="00A42781">
        <w:t xml:space="preserve">Correll, J., Park, B., Judd, C. M., Wittenbrink, B., Sadler, M. S., &amp; Keesee, T. (2007). Across the thin blue line: Police officers and racial bias in the decision to shoot. </w:t>
      </w:r>
      <w:r w:rsidRPr="00A42781">
        <w:rPr>
          <w:i/>
          <w:iCs/>
        </w:rPr>
        <w:t>Journal of Personality and Social Psychology</w:t>
      </w:r>
      <w:r w:rsidRPr="00A42781">
        <w:t xml:space="preserve">, </w:t>
      </w:r>
      <w:r w:rsidRPr="00A42781">
        <w:rPr>
          <w:i/>
          <w:iCs/>
        </w:rPr>
        <w:t>92</w:t>
      </w:r>
      <w:r w:rsidRPr="00A42781">
        <w:t>(6), 1006–1023. https://doi.org/10.1037/0022-3514.92.6.1006</w:t>
      </w:r>
    </w:p>
    <w:p w14:paraId="5289D7BE" w14:textId="77777777" w:rsidR="00A42781" w:rsidRPr="00A42781" w:rsidRDefault="00A42781" w:rsidP="00A42781">
      <w:pPr>
        <w:pStyle w:val="Bibliography"/>
      </w:pPr>
      <w:r w:rsidRPr="00A42781">
        <w:t xml:space="preserve">De Cou, C. R., &amp; Schumann, M. E. (2017). On the Iatrogenic Risk of Assessing Suicidality: A Meta-Analysis. </w:t>
      </w:r>
      <w:r w:rsidRPr="00A42781">
        <w:rPr>
          <w:i/>
          <w:iCs/>
        </w:rPr>
        <w:t>Suicide and Life-Threatening Behavior</w:t>
      </w:r>
      <w:r w:rsidRPr="00A42781">
        <w:t>. https://doi.org/10.1111/sltb.12368</w:t>
      </w:r>
    </w:p>
    <w:p w14:paraId="0D267775" w14:textId="77777777" w:rsidR="00A42781" w:rsidRPr="00A42781" w:rsidRDefault="00A42781" w:rsidP="00A42781">
      <w:pPr>
        <w:pStyle w:val="Bibliography"/>
      </w:pPr>
      <w:r w:rsidRPr="00A42781">
        <w:t xml:space="preserve">Greenwald, A. G., McGhee, D. E., &amp; Schwartz, J. L. (1998). Measuring individual differences in implicit cognition: the Implicit Association Test. </w:t>
      </w:r>
      <w:r w:rsidRPr="00A42781">
        <w:rPr>
          <w:i/>
          <w:iCs/>
        </w:rPr>
        <w:t>Journal of Personality and Social Psychology</w:t>
      </w:r>
      <w:r w:rsidRPr="00A42781">
        <w:t xml:space="preserve">, </w:t>
      </w:r>
      <w:r w:rsidRPr="00A42781">
        <w:rPr>
          <w:i/>
          <w:iCs/>
        </w:rPr>
        <w:t>74</w:t>
      </w:r>
      <w:r w:rsidRPr="00A42781">
        <w:t>(6), 1464–1480. https://doi.org/10.1037/0022-3514.74.6.1464</w:t>
      </w:r>
    </w:p>
    <w:p w14:paraId="17C17868" w14:textId="77777777" w:rsidR="00A42781" w:rsidRPr="00A42781" w:rsidRDefault="00A42781" w:rsidP="00A42781">
      <w:pPr>
        <w:pStyle w:val="Bibliography"/>
      </w:pPr>
      <w:r w:rsidRPr="00A42781">
        <w:t xml:space="preserve">Greenwald, A. G., Nosek, B. A., &amp; Banaji, M. R. (2003). Understanding and using the Implicit Association Test: I. An improved scoring algorithm. </w:t>
      </w:r>
      <w:r w:rsidRPr="00A42781">
        <w:rPr>
          <w:i/>
          <w:iCs/>
        </w:rPr>
        <w:t xml:space="preserve">Journal of </w:t>
      </w:r>
      <w:r w:rsidRPr="00A42781">
        <w:rPr>
          <w:i/>
          <w:iCs/>
        </w:rPr>
        <w:lastRenderedPageBreak/>
        <w:t>Personality and Social Psychology</w:t>
      </w:r>
      <w:r w:rsidRPr="00A42781">
        <w:t xml:space="preserve">, </w:t>
      </w:r>
      <w:r w:rsidRPr="00A42781">
        <w:rPr>
          <w:i/>
          <w:iCs/>
        </w:rPr>
        <w:t>85</w:t>
      </w:r>
      <w:r w:rsidRPr="00A42781">
        <w:t>(2), 197–216. https://doi.org/10.1037/0022-3514.85.2.197</w:t>
      </w:r>
    </w:p>
    <w:p w14:paraId="7434EA65" w14:textId="77777777" w:rsidR="00A42781" w:rsidRPr="00A42781" w:rsidRDefault="00A42781" w:rsidP="00A42781">
      <w:pPr>
        <w:pStyle w:val="Bibliography"/>
      </w:pPr>
      <w:r w:rsidRPr="00A42781">
        <w:t xml:space="preserve">Hussey, I., &amp; De Houwer, J. (2018). The Implicit Association Test as an analogical learning task. </w:t>
      </w:r>
      <w:r w:rsidRPr="00A42781">
        <w:rPr>
          <w:i/>
          <w:iCs/>
        </w:rPr>
        <w:t>Experimental Psychology</w:t>
      </w:r>
      <w:r w:rsidRPr="00A42781">
        <w:t>, Advance online publication.</w:t>
      </w:r>
    </w:p>
    <w:p w14:paraId="2D1122DF" w14:textId="77777777" w:rsidR="00A42781" w:rsidRPr="00A42781" w:rsidRDefault="00A42781" w:rsidP="00A42781">
      <w:pPr>
        <w:pStyle w:val="Bibliography"/>
      </w:pPr>
      <w:r w:rsidRPr="00A42781">
        <w:t xml:space="preserve">Karpinski, A., &amp; Steinman, R. B. (2006). The single category implicit association test as a measure of implicit social cognition. </w:t>
      </w:r>
      <w:r w:rsidRPr="00A42781">
        <w:rPr>
          <w:i/>
          <w:iCs/>
        </w:rPr>
        <w:t>Journal of Personality and Social Psychology</w:t>
      </w:r>
      <w:r w:rsidRPr="00A42781">
        <w:t xml:space="preserve">, </w:t>
      </w:r>
      <w:r w:rsidRPr="00A42781">
        <w:rPr>
          <w:i/>
          <w:iCs/>
        </w:rPr>
        <w:t>91</w:t>
      </w:r>
      <w:r w:rsidRPr="00A42781">
        <w:t>(1), 16–32. https://doi.org/10.1037/0022-3514.91.1.16</w:t>
      </w:r>
    </w:p>
    <w:p w14:paraId="05739A5C" w14:textId="77777777" w:rsidR="00A42781" w:rsidRPr="00A42781" w:rsidRDefault="00A42781" w:rsidP="00A42781">
      <w:pPr>
        <w:pStyle w:val="Bibliography"/>
      </w:pPr>
      <w:r w:rsidRPr="00A42781">
        <w:t xml:space="preserve">Lai, C. K., Marini, M., Lehr, S. A., Cerruti, C., Shin, J.-E. L., Joy-Gaba, J. A., … Nosek, B. A. (2014). Reducing implicit racial preferences: I. A comparative investigation of 17 interventions. </w:t>
      </w:r>
      <w:r w:rsidRPr="00A42781">
        <w:rPr>
          <w:i/>
          <w:iCs/>
        </w:rPr>
        <w:t>Journal of Experimental Psychology: General</w:t>
      </w:r>
      <w:r w:rsidRPr="00A42781">
        <w:t xml:space="preserve">, </w:t>
      </w:r>
      <w:r w:rsidRPr="00A42781">
        <w:rPr>
          <w:i/>
          <w:iCs/>
        </w:rPr>
        <w:t>143</w:t>
      </w:r>
      <w:r w:rsidRPr="00A42781">
        <w:t>(4), 1765–1785. https://doi.org/10.1037/a0036260</w:t>
      </w:r>
    </w:p>
    <w:p w14:paraId="3EF56AA1" w14:textId="77777777" w:rsidR="00A42781" w:rsidRPr="00A42781" w:rsidRDefault="00A42781" w:rsidP="00A42781">
      <w:pPr>
        <w:pStyle w:val="Bibliography"/>
      </w:pPr>
      <w:r w:rsidRPr="00A42781">
        <w:t xml:space="preserve">Lai, C. K., Skinner, A. L., Cooley, E., Murrar, S., Brauer, M., Devos, T., … Nosek, B. A. (2016). Reducing implicit racial preferences: II. Intervention effectiveness across time. </w:t>
      </w:r>
      <w:r w:rsidRPr="00A42781">
        <w:rPr>
          <w:i/>
          <w:iCs/>
        </w:rPr>
        <w:t>Journal of Experimental Psychology: General</w:t>
      </w:r>
      <w:r w:rsidRPr="00A42781">
        <w:t xml:space="preserve">, </w:t>
      </w:r>
      <w:r w:rsidRPr="00A42781">
        <w:rPr>
          <w:i/>
          <w:iCs/>
        </w:rPr>
        <w:t>145</w:t>
      </w:r>
      <w:r w:rsidRPr="00A42781">
        <w:t>(8), 1001–1016. https://doi.org/10.1037/xge0000179</w:t>
      </w:r>
    </w:p>
    <w:p w14:paraId="68086699" w14:textId="77777777" w:rsidR="00A42781" w:rsidRPr="00A42781" w:rsidRDefault="00A42781" w:rsidP="00A42781">
      <w:pPr>
        <w:pStyle w:val="Bibliography"/>
      </w:pPr>
      <w:r w:rsidRPr="00A42781">
        <w:t xml:space="preserve">McConahay, J. B. (1986). Modern racism, ambivalence, and the modern racism scale. In J. F. Dovidio &amp; S. L. Gaertner (Eds.), </w:t>
      </w:r>
      <w:r w:rsidRPr="00A42781">
        <w:rPr>
          <w:i/>
          <w:iCs/>
        </w:rPr>
        <w:t>Prejudice, Discrimination, and Racism</w:t>
      </w:r>
      <w:r w:rsidRPr="00A42781">
        <w:t xml:space="preserve"> (pp. 91–125). San Diego, CA: Academic Press.</w:t>
      </w:r>
    </w:p>
    <w:p w14:paraId="2554D9B2" w14:textId="77777777" w:rsidR="00A42781" w:rsidRPr="00A42781" w:rsidRDefault="00A42781" w:rsidP="00A42781">
      <w:pPr>
        <w:pStyle w:val="Bibliography"/>
      </w:pPr>
      <w:r w:rsidRPr="00A42781">
        <w:lastRenderedPageBreak/>
        <w:t xml:space="preserve">Nosek, B. A., Greenwald, A. G., &amp; Banaji, M. R. (2005). Understanding and using the Implicit Association Test: II. Method variables and construct validity. </w:t>
      </w:r>
      <w:r w:rsidRPr="00A42781">
        <w:rPr>
          <w:i/>
          <w:iCs/>
        </w:rPr>
        <w:t>Personality &amp; Social Psychology Bulletin</w:t>
      </w:r>
      <w:r w:rsidRPr="00A42781">
        <w:t xml:space="preserve">, </w:t>
      </w:r>
      <w:r w:rsidRPr="00A42781">
        <w:rPr>
          <w:i/>
          <w:iCs/>
        </w:rPr>
        <w:t>31</w:t>
      </w:r>
      <w:r w:rsidRPr="00A42781">
        <w:t>(2), 166–180. https://doi.org/10.1177/0146167204271418</w:t>
      </w:r>
    </w:p>
    <w:p w14:paraId="43303A89" w14:textId="77777777" w:rsidR="00A42781" w:rsidRPr="00A42781" w:rsidRDefault="00A42781" w:rsidP="00A42781">
      <w:pPr>
        <w:pStyle w:val="Bibliography"/>
      </w:pPr>
      <w:r w:rsidRPr="00A42781">
        <w:t xml:space="preserve">Payne, K., Cheng, C. M., Govorun, O., &amp; Stewart, B. D. (2005). An inkblot for attitudes: Affect misattribution as implicit measurement. </w:t>
      </w:r>
      <w:r w:rsidRPr="00A42781">
        <w:rPr>
          <w:i/>
          <w:iCs/>
        </w:rPr>
        <w:t>Journal of Personality and Social Psychology</w:t>
      </w:r>
      <w:r w:rsidRPr="00A42781">
        <w:t xml:space="preserve">, </w:t>
      </w:r>
      <w:r w:rsidRPr="00A42781">
        <w:rPr>
          <w:i/>
          <w:iCs/>
        </w:rPr>
        <w:t>89</w:t>
      </w:r>
      <w:r w:rsidRPr="00A42781">
        <w:t>(3), 277–293. https://doi.org/10.1037/0022-3514.89.3.277</w:t>
      </w:r>
    </w:p>
    <w:p w14:paraId="2C426E71" w14:textId="77777777" w:rsidR="00A42781" w:rsidRPr="00A42781" w:rsidRDefault="00A42781" w:rsidP="00A42781">
      <w:pPr>
        <w:pStyle w:val="Bibliography"/>
      </w:pPr>
      <w:r w:rsidRPr="00A42781">
        <w:t xml:space="preserve">Payne, K., Krosnick, J. A., Pasek, J., Lelkes, Y., Akhtar, O., &amp; Tompson, T. (2010). Implicit and explicit prejudice in the 2008 American presidential election. </w:t>
      </w:r>
      <w:r w:rsidRPr="00A42781">
        <w:rPr>
          <w:i/>
          <w:iCs/>
        </w:rPr>
        <w:t>Journal of Experimental Social Psychology</w:t>
      </w:r>
      <w:r w:rsidRPr="00A42781">
        <w:t xml:space="preserve">, </w:t>
      </w:r>
      <w:r w:rsidRPr="00A42781">
        <w:rPr>
          <w:i/>
          <w:iCs/>
        </w:rPr>
        <w:t>46</w:t>
      </w:r>
      <w:r w:rsidRPr="00A42781">
        <w:t>(2), 367–374. https://doi.org/10.1016/j.jesp.2009.11.001</w:t>
      </w:r>
    </w:p>
    <w:p w14:paraId="0B93A245" w14:textId="77777777" w:rsidR="00A42781" w:rsidRPr="00A42781" w:rsidRDefault="00A42781" w:rsidP="00A42781">
      <w:pPr>
        <w:pStyle w:val="Bibliography"/>
      </w:pPr>
      <w:r w:rsidRPr="00A42781">
        <w:t xml:space="preserve">Rudman, L. A., Feinberg, J., &amp; Fairchild, K. (2002). Minority Members’ Implicit Attitudes: Automatic Ingroup Bias As A Function Of Group Status. </w:t>
      </w:r>
      <w:r w:rsidRPr="00A42781">
        <w:rPr>
          <w:i/>
          <w:iCs/>
        </w:rPr>
        <w:t>Social Cognition</w:t>
      </w:r>
      <w:r w:rsidRPr="00A42781">
        <w:t xml:space="preserve">, </w:t>
      </w:r>
      <w:r w:rsidRPr="00A42781">
        <w:rPr>
          <w:i/>
          <w:iCs/>
        </w:rPr>
        <w:t>20</w:t>
      </w:r>
      <w:r w:rsidRPr="00A42781">
        <w:t>(4), 294–320. https://doi.org/10.1521/soco.20.4.294.19908</w:t>
      </w:r>
    </w:p>
    <w:p w14:paraId="39C4F3E7" w14:textId="77777777" w:rsidR="00A42781" w:rsidRPr="00A42781" w:rsidRDefault="00A42781" w:rsidP="00A42781">
      <w:pPr>
        <w:pStyle w:val="Bibliography"/>
      </w:pPr>
      <w:r w:rsidRPr="00A42781">
        <w:t xml:space="preserve">Simmons, J. P., Nelson, L. D., &amp; Simonsohn, U. (2012). </w:t>
      </w:r>
      <w:r w:rsidRPr="00A42781">
        <w:rPr>
          <w:i/>
          <w:iCs/>
        </w:rPr>
        <w:t>A 21 word solution</w:t>
      </w:r>
      <w:r w:rsidRPr="00A42781">
        <w:t>. Social Science Research Network. Retrieved from http://papers.ssrn.com/abstract=2160588</w:t>
      </w:r>
    </w:p>
    <w:p w14:paraId="53CDBFA8" w14:textId="77777777" w:rsidR="00A42781" w:rsidRPr="00A42781" w:rsidRDefault="00A42781" w:rsidP="00A42781">
      <w:pPr>
        <w:pStyle w:val="Bibliography"/>
      </w:pPr>
      <w:r w:rsidRPr="00A42781">
        <w:lastRenderedPageBreak/>
        <w:t xml:space="preserve">Vorauer, J. D. (2012). Completing the Implicit Association Test Reduces Positive Intergroup Interaction Behavior. </w:t>
      </w:r>
      <w:r w:rsidRPr="00A42781">
        <w:rPr>
          <w:i/>
          <w:iCs/>
        </w:rPr>
        <w:t>Psychological Science</w:t>
      </w:r>
      <w:r w:rsidRPr="00A42781">
        <w:t xml:space="preserve">, </w:t>
      </w:r>
      <w:r w:rsidRPr="00A42781">
        <w:rPr>
          <w:i/>
          <w:iCs/>
        </w:rPr>
        <w:t>23</w:t>
      </w:r>
      <w:r w:rsidRPr="00A42781">
        <w:t>(10), 1168–1175. https://doi.org/10.1177/0956797612440457</w:t>
      </w:r>
    </w:p>
    <w:p w14:paraId="173E6899" w14:textId="77777777" w:rsidR="00A42781" w:rsidRPr="00A42781" w:rsidRDefault="00A42781" w:rsidP="00A42781">
      <w:pPr>
        <w:pStyle w:val="Bibliography"/>
      </w:pPr>
      <w:r w:rsidRPr="00A42781">
        <w:t xml:space="preserve">Xu, K., Nosek, B., &amp; Greenwald, A. (2014). Psychology data from the Race Implicit Association Test on the Project Implicit Demo website. </w:t>
      </w:r>
      <w:r w:rsidRPr="00A42781">
        <w:rPr>
          <w:i/>
          <w:iCs/>
        </w:rPr>
        <w:t>Journal of Open Psychology Data</w:t>
      </w:r>
      <w:r w:rsidRPr="00A42781">
        <w:t xml:space="preserve">, </w:t>
      </w:r>
      <w:r w:rsidRPr="00A42781">
        <w:rPr>
          <w:i/>
          <w:iCs/>
        </w:rPr>
        <w:t>2</w:t>
      </w:r>
      <w:r w:rsidRPr="00A42781">
        <w:t>(1). https://doi.org/10.5334/jopd.ac</w:t>
      </w:r>
    </w:p>
    <w:p w14:paraId="2EB07B32" w14:textId="7DFC8730" w:rsidR="00105DE3" w:rsidRDefault="00581823" w:rsidP="00BF217F">
      <w:pPr>
        <w:ind w:firstLine="0"/>
      </w:pPr>
      <w:r>
        <w:fldChar w:fldCharType="end"/>
      </w:r>
    </w:p>
    <w:sectPr w:rsidR="00105DE3" w:rsidSect="00BF217F">
      <w:headerReference w:type="default" r:id="rId14"/>
      <w:headerReference w:type="first" r:id="rId15"/>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an Hussey" w:date="2018-04-11T16:08:00Z" w:initials="IH">
    <w:p w14:paraId="6278961D" w14:textId="368CC405" w:rsidR="00D945FB" w:rsidRDefault="00D945FB">
      <w:pPr>
        <w:pStyle w:val="CommentText"/>
      </w:pPr>
      <w:r>
        <w:rPr>
          <w:rStyle w:val="CommentReference"/>
        </w:rPr>
        <w:annotationRef/>
      </w:r>
      <w:r>
        <w:t>Check this is pre or post exclusions</w:t>
      </w:r>
    </w:p>
  </w:comment>
  <w:comment w:id="1" w:author="Ian Hussey" w:date="2018-04-11T15:59:00Z" w:initials="IH">
    <w:p w14:paraId="20E8871E" w14:textId="63A0F906" w:rsidR="0099248C" w:rsidRDefault="0099248C">
      <w:pPr>
        <w:pStyle w:val="CommentText"/>
      </w:pPr>
      <w:r>
        <w:rPr>
          <w:rStyle w:val="CommentReference"/>
        </w:rPr>
        <w:annotationRef/>
      </w:r>
      <w:r>
        <w:rPr>
          <w:rStyle w:val="CommentReference"/>
        </w:rPr>
        <w:t>Check with Frank</w:t>
      </w:r>
    </w:p>
  </w:comment>
  <w:comment w:id="2" w:author="Ian Hussey" w:date="2018-04-11T16:08:00Z" w:initials="IH">
    <w:p w14:paraId="175D9E2B" w14:textId="3E8CA8C7" w:rsidR="006F2063" w:rsidRDefault="006F2063">
      <w:pPr>
        <w:pStyle w:val="CommentText"/>
      </w:pPr>
      <w:r>
        <w:rPr>
          <w:rStyle w:val="CommentReference"/>
        </w:rPr>
        <w:annotationRef/>
      </w:r>
      <w:r>
        <w:t>Still to be added</w:t>
      </w:r>
    </w:p>
  </w:comment>
  <w:comment w:id="3" w:author="Ian Hussey" w:date="2018-04-11T16:24:00Z" w:initials="IH">
    <w:p w14:paraId="2F936617" w14:textId="34D9000F" w:rsidR="006F2063" w:rsidRDefault="006F2063">
      <w:pPr>
        <w:pStyle w:val="CommentText"/>
      </w:pPr>
      <w:r>
        <w:rPr>
          <w:rStyle w:val="CommentReference"/>
        </w:rPr>
        <w:annotationRef/>
      </w:r>
      <w:r>
        <w:t xml:space="preserve">Is this useful to include? </w:t>
      </w:r>
      <w:r>
        <w:t xml:space="preserve">Should we allow </w:t>
      </w:r>
      <w:r>
        <w:t>review</w:t>
      </w:r>
      <w:r w:rsidR="009B1FCF">
        <w:t>er</w:t>
      </w:r>
      <w:bookmarkStart w:id="4" w:name="_GoBack"/>
      <w:bookmarkEnd w:id="4"/>
      <w:r>
        <w:t>s to suggest it fir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3C003B" w15:done="0"/>
  <w15:commentEx w15:paraId="07CCB290" w15:done="0"/>
  <w15:commentEx w15:paraId="75B738DE" w15:done="0"/>
  <w15:commentEx w15:paraId="1C5A9054" w15:done="0"/>
  <w15:commentEx w15:paraId="3CDAE332" w15:done="0"/>
  <w15:commentEx w15:paraId="358A2362" w15:done="0"/>
  <w15:commentEx w15:paraId="4CAB81E2" w15:done="0"/>
  <w15:commentEx w15:paraId="296BF8E4" w15:done="0"/>
  <w15:commentEx w15:paraId="1F238360" w15:done="0"/>
  <w15:commentEx w15:paraId="2C38004C" w15:done="0"/>
  <w15:commentEx w15:paraId="6D8F270A" w15:done="0"/>
  <w15:commentEx w15:paraId="587F8255" w15:done="0"/>
  <w15:commentEx w15:paraId="0B135C10" w15:done="0"/>
  <w15:commentEx w15:paraId="6B7A00E1" w15:done="0"/>
  <w15:commentEx w15:paraId="5D6EC2DC" w15:done="0"/>
  <w15:commentEx w15:paraId="0D981478" w15:done="0"/>
  <w15:commentEx w15:paraId="2FC3D78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4F6C70" w14:textId="77777777" w:rsidR="0099248C" w:rsidRDefault="0099248C">
      <w:pPr>
        <w:spacing w:line="240" w:lineRule="auto"/>
      </w:pPr>
      <w:r>
        <w:separator/>
      </w:r>
    </w:p>
  </w:endnote>
  <w:endnote w:type="continuationSeparator" w:id="0">
    <w:p w14:paraId="11438C36" w14:textId="77777777" w:rsidR="0099248C" w:rsidRDefault="009924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A236E1" w14:textId="77777777" w:rsidR="0099248C" w:rsidRDefault="0099248C">
      <w:pPr>
        <w:spacing w:line="240" w:lineRule="auto"/>
      </w:pPr>
      <w:r>
        <w:separator/>
      </w:r>
    </w:p>
  </w:footnote>
  <w:footnote w:type="continuationSeparator" w:id="0">
    <w:p w14:paraId="4EF8AE0B" w14:textId="77777777" w:rsidR="0099248C" w:rsidRDefault="0099248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4F8C2" w14:textId="5BD2D12F" w:rsidR="0099248C" w:rsidRDefault="0099248C">
    <w:pPr>
      <w:pStyle w:val="Header"/>
    </w:pPr>
    <w:r>
      <w:t>RACE IAT CHANGES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B1FCF">
      <w:rPr>
        <w:rStyle w:val="Strong"/>
        <w:noProof/>
      </w:rPr>
      <w:t>7</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EE99E" w14:textId="1C468C63" w:rsidR="0099248C" w:rsidRPr="00471C92" w:rsidRDefault="0099248C">
    <w:pPr>
      <w:pStyle w:val="Header"/>
      <w:rPr>
        <w:rStyle w:val="Strong"/>
        <w:caps w:val="0"/>
      </w:rPr>
    </w:pPr>
    <w:r>
      <w:t>Running head: RACE IAT CHANGES RACIAL BIAS</w:t>
    </w:r>
    <w:r>
      <w:rPr>
        <w:rStyle w:val="Strong"/>
      </w:rPr>
      <w:t xml:space="preserve"> </w:t>
    </w:r>
    <w:r>
      <w:rPr>
        <w:rStyle w:val="Strong"/>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 De Houwer">
    <w15:presenceInfo w15:providerId="None" w15:userId="Jan De Hou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96"/>
  <w:proofState w:spelling="clean" w:grammar="clean"/>
  <w:defaultTabStop w:val="720"/>
  <w:hyphenationZone w:val="425"/>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033"/>
    <w:rsid w:val="00001BF0"/>
    <w:rsid w:val="00001DA4"/>
    <w:rsid w:val="00002CC3"/>
    <w:rsid w:val="000039D2"/>
    <w:rsid w:val="00004287"/>
    <w:rsid w:val="00004A0B"/>
    <w:rsid w:val="00007468"/>
    <w:rsid w:val="00007D2A"/>
    <w:rsid w:val="000103C2"/>
    <w:rsid w:val="00010873"/>
    <w:rsid w:val="00012159"/>
    <w:rsid w:val="00013E54"/>
    <w:rsid w:val="00014BA8"/>
    <w:rsid w:val="00014E01"/>
    <w:rsid w:val="000150AE"/>
    <w:rsid w:val="00017589"/>
    <w:rsid w:val="00017B81"/>
    <w:rsid w:val="00021CBD"/>
    <w:rsid w:val="00021CD9"/>
    <w:rsid w:val="000224BC"/>
    <w:rsid w:val="00022E47"/>
    <w:rsid w:val="00022F1C"/>
    <w:rsid w:val="00024CC0"/>
    <w:rsid w:val="000276B8"/>
    <w:rsid w:val="00030B2A"/>
    <w:rsid w:val="00033B2D"/>
    <w:rsid w:val="000350ED"/>
    <w:rsid w:val="00035416"/>
    <w:rsid w:val="0004178C"/>
    <w:rsid w:val="000418E4"/>
    <w:rsid w:val="000431BF"/>
    <w:rsid w:val="00047193"/>
    <w:rsid w:val="00047AF6"/>
    <w:rsid w:val="00050406"/>
    <w:rsid w:val="0005714B"/>
    <w:rsid w:val="00061DA6"/>
    <w:rsid w:val="00064789"/>
    <w:rsid w:val="00070B46"/>
    <w:rsid w:val="00073711"/>
    <w:rsid w:val="00073A85"/>
    <w:rsid w:val="00075D5B"/>
    <w:rsid w:val="000763BD"/>
    <w:rsid w:val="0007747D"/>
    <w:rsid w:val="0008251E"/>
    <w:rsid w:val="0008398D"/>
    <w:rsid w:val="00084D27"/>
    <w:rsid w:val="00090B75"/>
    <w:rsid w:val="00092313"/>
    <w:rsid w:val="000951E6"/>
    <w:rsid w:val="000960DB"/>
    <w:rsid w:val="000A022F"/>
    <w:rsid w:val="000A2187"/>
    <w:rsid w:val="000A367F"/>
    <w:rsid w:val="000A427C"/>
    <w:rsid w:val="000A49BE"/>
    <w:rsid w:val="000A573C"/>
    <w:rsid w:val="000B3522"/>
    <w:rsid w:val="000B4092"/>
    <w:rsid w:val="000B5D25"/>
    <w:rsid w:val="000B6955"/>
    <w:rsid w:val="000B70B1"/>
    <w:rsid w:val="000B73E1"/>
    <w:rsid w:val="000C028A"/>
    <w:rsid w:val="000C338F"/>
    <w:rsid w:val="000C4ADB"/>
    <w:rsid w:val="000C5F7E"/>
    <w:rsid w:val="000C6319"/>
    <w:rsid w:val="000D0DB6"/>
    <w:rsid w:val="000D0EE8"/>
    <w:rsid w:val="000D0F9B"/>
    <w:rsid w:val="000D3677"/>
    <w:rsid w:val="000D3F7B"/>
    <w:rsid w:val="000E03BB"/>
    <w:rsid w:val="000E2D42"/>
    <w:rsid w:val="000E428C"/>
    <w:rsid w:val="000E42B7"/>
    <w:rsid w:val="000F1188"/>
    <w:rsid w:val="000F15B8"/>
    <w:rsid w:val="000F2C91"/>
    <w:rsid w:val="000F7FEC"/>
    <w:rsid w:val="001004A0"/>
    <w:rsid w:val="0010084A"/>
    <w:rsid w:val="00104767"/>
    <w:rsid w:val="00105051"/>
    <w:rsid w:val="00105443"/>
    <w:rsid w:val="00105824"/>
    <w:rsid w:val="00105DE3"/>
    <w:rsid w:val="001069BC"/>
    <w:rsid w:val="001079A8"/>
    <w:rsid w:val="00110BD8"/>
    <w:rsid w:val="001112FB"/>
    <w:rsid w:val="00112FC7"/>
    <w:rsid w:val="001146D6"/>
    <w:rsid w:val="00114738"/>
    <w:rsid w:val="00115663"/>
    <w:rsid w:val="00116976"/>
    <w:rsid w:val="00116AC3"/>
    <w:rsid w:val="00116BE5"/>
    <w:rsid w:val="001206EA"/>
    <w:rsid w:val="0012307E"/>
    <w:rsid w:val="00124990"/>
    <w:rsid w:val="00124C67"/>
    <w:rsid w:val="001300CC"/>
    <w:rsid w:val="001316C4"/>
    <w:rsid w:val="0013242A"/>
    <w:rsid w:val="00132A38"/>
    <w:rsid w:val="00133BFA"/>
    <w:rsid w:val="001345BA"/>
    <w:rsid w:val="00136B26"/>
    <w:rsid w:val="00136CF5"/>
    <w:rsid w:val="00140EAA"/>
    <w:rsid w:val="0014191C"/>
    <w:rsid w:val="00144056"/>
    <w:rsid w:val="001450DC"/>
    <w:rsid w:val="00147BA5"/>
    <w:rsid w:val="00150887"/>
    <w:rsid w:val="00151916"/>
    <w:rsid w:val="001530A0"/>
    <w:rsid w:val="00153971"/>
    <w:rsid w:val="00153E7E"/>
    <w:rsid w:val="001545F4"/>
    <w:rsid w:val="001604DF"/>
    <w:rsid w:val="00161389"/>
    <w:rsid w:val="00161E1D"/>
    <w:rsid w:val="00162F72"/>
    <w:rsid w:val="00163676"/>
    <w:rsid w:val="00163CD4"/>
    <w:rsid w:val="001666E1"/>
    <w:rsid w:val="00166BD6"/>
    <w:rsid w:val="00167F69"/>
    <w:rsid w:val="00170867"/>
    <w:rsid w:val="00173932"/>
    <w:rsid w:val="00174072"/>
    <w:rsid w:val="00176EB3"/>
    <w:rsid w:val="001774A4"/>
    <w:rsid w:val="00177A1F"/>
    <w:rsid w:val="00181374"/>
    <w:rsid w:val="001821B2"/>
    <w:rsid w:val="0018292A"/>
    <w:rsid w:val="00184BF9"/>
    <w:rsid w:val="00184EE0"/>
    <w:rsid w:val="00186077"/>
    <w:rsid w:val="001863B5"/>
    <w:rsid w:val="00187109"/>
    <w:rsid w:val="001909C3"/>
    <w:rsid w:val="001928BE"/>
    <w:rsid w:val="00192E0C"/>
    <w:rsid w:val="00194CA2"/>
    <w:rsid w:val="0019631C"/>
    <w:rsid w:val="001A31EC"/>
    <w:rsid w:val="001A596F"/>
    <w:rsid w:val="001B23F1"/>
    <w:rsid w:val="001B35CA"/>
    <w:rsid w:val="001B4F1C"/>
    <w:rsid w:val="001C4F7C"/>
    <w:rsid w:val="001C5B8D"/>
    <w:rsid w:val="001C67A9"/>
    <w:rsid w:val="001C7376"/>
    <w:rsid w:val="001D13FA"/>
    <w:rsid w:val="001D1B11"/>
    <w:rsid w:val="001D2394"/>
    <w:rsid w:val="001D2834"/>
    <w:rsid w:val="001D403C"/>
    <w:rsid w:val="001D53A0"/>
    <w:rsid w:val="001D5C6E"/>
    <w:rsid w:val="001D6B66"/>
    <w:rsid w:val="001D6E2C"/>
    <w:rsid w:val="001D7B0A"/>
    <w:rsid w:val="001D7B4B"/>
    <w:rsid w:val="001E02A8"/>
    <w:rsid w:val="001E0A8A"/>
    <w:rsid w:val="001E1BED"/>
    <w:rsid w:val="001E56ED"/>
    <w:rsid w:val="001F24CA"/>
    <w:rsid w:val="001F3281"/>
    <w:rsid w:val="001F58B0"/>
    <w:rsid w:val="001F63D3"/>
    <w:rsid w:val="00200001"/>
    <w:rsid w:val="0020086E"/>
    <w:rsid w:val="002057EB"/>
    <w:rsid w:val="002111E0"/>
    <w:rsid w:val="0021183D"/>
    <w:rsid w:val="00211D5B"/>
    <w:rsid w:val="0021222A"/>
    <w:rsid w:val="00213AE0"/>
    <w:rsid w:val="0021459E"/>
    <w:rsid w:val="00214E82"/>
    <w:rsid w:val="00215629"/>
    <w:rsid w:val="00215D3F"/>
    <w:rsid w:val="0021693F"/>
    <w:rsid w:val="002169FA"/>
    <w:rsid w:val="0021742C"/>
    <w:rsid w:val="00220829"/>
    <w:rsid w:val="002216CE"/>
    <w:rsid w:val="00225765"/>
    <w:rsid w:val="00227D42"/>
    <w:rsid w:val="00230574"/>
    <w:rsid w:val="00231CD9"/>
    <w:rsid w:val="00232630"/>
    <w:rsid w:val="002329F7"/>
    <w:rsid w:val="002338D5"/>
    <w:rsid w:val="0023668F"/>
    <w:rsid w:val="00236CD0"/>
    <w:rsid w:val="002379A3"/>
    <w:rsid w:val="00241505"/>
    <w:rsid w:val="00242193"/>
    <w:rsid w:val="0024410C"/>
    <w:rsid w:val="00244F30"/>
    <w:rsid w:val="00246A4C"/>
    <w:rsid w:val="00246E62"/>
    <w:rsid w:val="002560B9"/>
    <w:rsid w:val="00256738"/>
    <w:rsid w:val="00263B34"/>
    <w:rsid w:val="002643F5"/>
    <w:rsid w:val="00265367"/>
    <w:rsid w:val="0026662B"/>
    <w:rsid w:val="002726BB"/>
    <w:rsid w:val="0027496C"/>
    <w:rsid w:val="00283E45"/>
    <w:rsid w:val="00284C84"/>
    <w:rsid w:val="00291768"/>
    <w:rsid w:val="00296051"/>
    <w:rsid w:val="00296068"/>
    <w:rsid w:val="002A1591"/>
    <w:rsid w:val="002A1616"/>
    <w:rsid w:val="002A1E37"/>
    <w:rsid w:val="002A2B55"/>
    <w:rsid w:val="002A31B4"/>
    <w:rsid w:val="002A33BF"/>
    <w:rsid w:val="002A4C15"/>
    <w:rsid w:val="002A5920"/>
    <w:rsid w:val="002A764B"/>
    <w:rsid w:val="002B06C7"/>
    <w:rsid w:val="002C4F16"/>
    <w:rsid w:val="002C5BA6"/>
    <w:rsid w:val="002D4DA4"/>
    <w:rsid w:val="002D5A00"/>
    <w:rsid w:val="002D7545"/>
    <w:rsid w:val="002E1AF8"/>
    <w:rsid w:val="002E22D1"/>
    <w:rsid w:val="002E2533"/>
    <w:rsid w:val="002E3A30"/>
    <w:rsid w:val="002E452E"/>
    <w:rsid w:val="002E7F10"/>
    <w:rsid w:val="002F0044"/>
    <w:rsid w:val="002F04B4"/>
    <w:rsid w:val="002F1797"/>
    <w:rsid w:val="002F2D17"/>
    <w:rsid w:val="002F2E52"/>
    <w:rsid w:val="002F391E"/>
    <w:rsid w:val="002F4EDE"/>
    <w:rsid w:val="002F78F1"/>
    <w:rsid w:val="003000DD"/>
    <w:rsid w:val="003015CF"/>
    <w:rsid w:val="00301F76"/>
    <w:rsid w:val="0030389E"/>
    <w:rsid w:val="003066E1"/>
    <w:rsid w:val="00307084"/>
    <w:rsid w:val="0031028F"/>
    <w:rsid w:val="003140A1"/>
    <w:rsid w:val="00320E72"/>
    <w:rsid w:val="003217A9"/>
    <w:rsid w:val="00322074"/>
    <w:rsid w:val="0032571C"/>
    <w:rsid w:val="00325D36"/>
    <w:rsid w:val="0033007B"/>
    <w:rsid w:val="0033160A"/>
    <w:rsid w:val="003317AB"/>
    <w:rsid w:val="00334DD4"/>
    <w:rsid w:val="003358BD"/>
    <w:rsid w:val="00336C14"/>
    <w:rsid w:val="00336E95"/>
    <w:rsid w:val="003378C0"/>
    <w:rsid w:val="003400A7"/>
    <w:rsid w:val="00341413"/>
    <w:rsid w:val="00341A5B"/>
    <w:rsid w:val="003437B0"/>
    <w:rsid w:val="003466BB"/>
    <w:rsid w:val="00350F34"/>
    <w:rsid w:val="00351D85"/>
    <w:rsid w:val="0035282A"/>
    <w:rsid w:val="00352F5A"/>
    <w:rsid w:val="003539C3"/>
    <w:rsid w:val="003540C1"/>
    <w:rsid w:val="003554D6"/>
    <w:rsid w:val="00360487"/>
    <w:rsid w:val="00360D24"/>
    <w:rsid w:val="00362AE1"/>
    <w:rsid w:val="003643E8"/>
    <w:rsid w:val="00364645"/>
    <w:rsid w:val="003652CE"/>
    <w:rsid w:val="00365D01"/>
    <w:rsid w:val="00366400"/>
    <w:rsid w:val="00370EBD"/>
    <w:rsid w:val="00371C8B"/>
    <w:rsid w:val="003733B0"/>
    <w:rsid w:val="00375669"/>
    <w:rsid w:val="003766DA"/>
    <w:rsid w:val="00376812"/>
    <w:rsid w:val="003808CC"/>
    <w:rsid w:val="00380CC2"/>
    <w:rsid w:val="003825B6"/>
    <w:rsid w:val="00382B67"/>
    <w:rsid w:val="003834F5"/>
    <w:rsid w:val="00385DD4"/>
    <w:rsid w:val="0038669F"/>
    <w:rsid w:val="003927EF"/>
    <w:rsid w:val="003A013A"/>
    <w:rsid w:val="003A0425"/>
    <w:rsid w:val="003A0704"/>
    <w:rsid w:val="003A2B2C"/>
    <w:rsid w:val="003A3DD6"/>
    <w:rsid w:val="003A50BB"/>
    <w:rsid w:val="003A6669"/>
    <w:rsid w:val="003B078E"/>
    <w:rsid w:val="003B36F3"/>
    <w:rsid w:val="003C33AF"/>
    <w:rsid w:val="003C441C"/>
    <w:rsid w:val="003C5D9E"/>
    <w:rsid w:val="003C666C"/>
    <w:rsid w:val="003C6B85"/>
    <w:rsid w:val="003C7038"/>
    <w:rsid w:val="003D05F0"/>
    <w:rsid w:val="003D1754"/>
    <w:rsid w:val="003D4240"/>
    <w:rsid w:val="003D48E0"/>
    <w:rsid w:val="003D58B1"/>
    <w:rsid w:val="003D759E"/>
    <w:rsid w:val="003D778D"/>
    <w:rsid w:val="003E16E1"/>
    <w:rsid w:val="003E3278"/>
    <w:rsid w:val="003E32A7"/>
    <w:rsid w:val="003E573E"/>
    <w:rsid w:val="003E7504"/>
    <w:rsid w:val="003E783C"/>
    <w:rsid w:val="003F0AD9"/>
    <w:rsid w:val="003F4010"/>
    <w:rsid w:val="003F63F7"/>
    <w:rsid w:val="004130CF"/>
    <w:rsid w:val="004130DD"/>
    <w:rsid w:val="00416AC7"/>
    <w:rsid w:val="00421F9A"/>
    <w:rsid w:val="00426254"/>
    <w:rsid w:val="00427C85"/>
    <w:rsid w:val="00430DB3"/>
    <w:rsid w:val="00434ACA"/>
    <w:rsid w:val="00437F81"/>
    <w:rsid w:val="004415DD"/>
    <w:rsid w:val="004429A5"/>
    <w:rsid w:val="004473DA"/>
    <w:rsid w:val="00451161"/>
    <w:rsid w:val="00453542"/>
    <w:rsid w:val="00455F4B"/>
    <w:rsid w:val="00460623"/>
    <w:rsid w:val="004611B3"/>
    <w:rsid w:val="00463994"/>
    <w:rsid w:val="00464BE0"/>
    <w:rsid w:val="00465F72"/>
    <w:rsid w:val="0046717A"/>
    <w:rsid w:val="00470494"/>
    <w:rsid w:val="00471A52"/>
    <w:rsid w:val="00471C92"/>
    <w:rsid w:val="00472001"/>
    <w:rsid w:val="00472A9F"/>
    <w:rsid w:val="004743E0"/>
    <w:rsid w:val="00475433"/>
    <w:rsid w:val="004762F3"/>
    <w:rsid w:val="0047794A"/>
    <w:rsid w:val="00481993"/>
    <w:rsid w:val="00483126"/>
    <w:rsid w:val="004846AA"/>
    <w:rsid w:val="0048519D"/>
    <w:rsid w:val="0048623F"/>
    <w:rsid w:val="00486829"/>
    <w:rsid w:val="004879B3"/>
    <w:rsid w:val="00492881"/>
    <w:rsid w:val="00492ED2"/>
    <w:rsid w:val="004945BC"/>
    <w:rsid w:val="004950BB"/>
    <w:rsid w:val="004960CE"/>
    <w:rsid w:val="00497821"/>
    <w:rsid w:val="004A0509"/>
    <w:rsid w:val="004A06E8"/>
    <w:rsid w:val="004A1DDA"/>
    <w:rsid w:val="004A2A5F"/>
    <w:rsid w:val="004A5081"/>
    <w:rsid w:val="004A6C7E"/>
    <w:rsid w:val="004A76BA"/>
    <w:rsid w:val="004A78F8"/>
    <w:rsid w:val="004B2465"/>
    <w:rsid w:val="004B3206"/>
    <w:rsid w:val="004B34A6"/>
    <w:rsid w:val="004B423F"/>
    <w:rsid w:val="004B6AAA"/>
    <w:rsid w:val="004C23C1"/>
    <w:rsid w:val="004C27E7"/>
    <w:rsid w:val="004C37ED"/>
    <w:rsid w:val="004C385D"/>
    <w:rsid w:val="004C5875"/>
    <w:rsid w:val="004C5DA0"/>
    <w:rsid w:val="004C75A9"/>
    <w:rsid w:val="004D25EB"/>
    <w:rsid w:val="004D3240"/>
    <w:rsid w:val="004D66E9"/>
    <w:rsid w:val="004D7483"/>
    <w:rsid w:val="004D7965"/>
    <w:rsid w:val="004E45F8"/>
    <w:rsid w:val="004E4F24"/>
    <w:rsid w:val="004E6520"/>
    <w:rsid w:val="004E7CCC"/>
    <w:rsid w:val="004F30A3"/>
    <w:rsid w:val="004F481C"/>
    <w:rsid w:val="00501D61"/>
    <w:rsid w:val="00502B2F"/>
    <w:rsid w:val="00504DD1"/>
    <w:rsid w:val="00505337"/>
    <w:rsid w:val="00506AC7"/>
    <w:rsid w:val="00506D1C"/>
    <w:rsid w:val="00510CC3"/>
    <w:rsid w:val="005112FE"/>
    <w:rsid w:val="00512627"/>
    <w:rsid w:val="00513C67"/>
    <w:rsid w:val="00515155"/>
    <w:rsid w:val="00515E88"/>
    <w:rsid w:val="005168A7"/>
    <w:rsid w:val="005236AF"/>
    <w:rsid w:val="00523948"/>
    <w:rsid w:val="005248B2"/>
    <w:rsid w:val="00526190"/>
    <w:rsid w:val="005271E6"/>
    <w:rsid w:val="005278DC"/>
    <w:rsid w:val="005310FA"/>
    <w:rsid w:val="00531CA8"/>
    <w:rsid w:val="00533551"/>
    <w:rsid w:val="00534465"/>
    <w:rsid w:val="00540E02"/>
    <w:rsid w:val="00544EB0"/>
    <w:rsid w:val="005455A5"/>
    <w:rsid w:val="00545B38"/>
    <w:rsid w:val="005469BE"/>
    <w:rsid w:val="00547D27"/>
    <w:rsid w:val="00550B56"/>
    <w:rsid w:val="005518BA"/>
    <w:rsid w:val="005537E2"/>
    <w:rsid w:val="00554ED5"/>
    <w:rsid w:val="00554F99"/>
    <w:rsid w:val="00556802"/>
    <w:rsid w:val="0056156F"/>
    <w:rsid w:val="005628CC"/>
    <w:rsid w:val="00565B3F"/>
    <w:rsid w:val="0056612D"/>
    <w:rsid w:val="00571C53"/>
    <w:rsid w:val="0057267C"/>
    <w:rsid w:val="00574738"/>
    <w:rsid w:val="00574952"/>
    <w:rsid w:val="00581823"/>
    <w:rsid w:val="005838C2"/>
    <w:rsid w:val="00584418"/>
    <w:rsid w:val="0058460C"/>
    <w:rsid w:val="00587507"/>
    <w:rsid w:val="005912EC"/>
    <w:rsid w:val="00592B47"/>
    <w:rsid w:val="0059455D"/>
    <w:rsid w:val="00594901"/>
    <w:rsid w:val="00597656"/>
    <w:rsid w:val="005A1C0E"/>
    <w:rsid w:val="005A4369"/>
    <w:rsid w:val="005A4494"/>
    <w:rsid w:val="005A53B1"/>
    <w:rsid w:val="005B050A"/>
    <w:rsid w:val="005B0655"/>
    <w:rsid w:val="005B0883"/>
    <w:rsid w:val="005B2B90"/>
    <w:rsid w:val="005B2EDD"/>
    <w:rsid w:val="005B3931"/>
    <w:rsid w:val="005B4109"/>
    <w:rsid w:val="005B4AB8"/>
    <w:rsid w:val="005B756C"/>
    <w:rsid w:val="005B7C43"/>
    <w:rsid w:val="005B7E2B"/>
    <w:rsid w:val="005B7F96"/>
    <w:rsid w:val="005C0098"/>
    <w:rsid w:val="005C123C"/>
    <w:rsid w:val="005C5504"/>
    <w:rsid w:val="005C6030"/>
    <w:rsid w:val="005D3642"/>
    <w:rsid w:val="005D438A"/>
    <w:rsid w:val="005D7A8B"/>
    <w:rsid w:val="005E06B6"/>
    <w:rsid w:val="005E1BBB"/>
    <w:rsid w:val="005E37DF"/>
    <w:rsid w:val="005E4FBB"/>
    <w:rsid w:val="005E5ED6"/>
    <w:rsid w:val="005F1869"/>
    <w:rsid w:val="005F6B31"/>
    <w:rsid w:val="005F7F61"/>
    <w:rsid w:val="006053CA"/>
    <w:rsid w:val="00605E03"/>
    <w:rsid w:val="0061037D"/>
    <w:rsid w:val="006125A5"/>
    <w:rsid w:val="00612C49"/>
    <w:rsid w:val="00616A99"/>
    <w:rsid w:val="0061752E"/>
    <w:rsid w:val="00622BE1"/>
    <w:rsid w:val="006247CF"/>
    <w:rsid w:val="00625608"/>
    <w:rsid w:val="006259C5"/>
    <w:rsid w:val="00625AF3"/>
    <w:rsid w:val="00626260"/>
    <w:rsid w:val="006275BC"/>
    <w:rsid w:val="00631C72"/>
    <w:rsid w:val="0063264D"/>
    <w:rsid w:val="00637BB3"/>
    <w:rsid w:val="00641033"/>
    <w:rsid w:val="006422EC"/>
    <w:rsid w:val="0064447A"/>
    <w:rsid w:val="00644D85"/>
    <w:rsid w:val="006460CB"/>
    <w:rsid w:val="00646DD7"/>
    <w:rsid w:val="00650E53"/>
    <w:rsid w:val="0065263F"/>
    <w:rsid w:val="00653DD0"/>
    <w:rsid w:val="00654356"/>
    <w:rsid w:val="006552FE"/>
    <w:rsid w:val="006566CA"/>
    <w:rsid w:val="006570A2"/>
    <w:rsid w:val="00657231"/>
    <w:rsid w:val="00657822"/>
    <w:rsid w:val="006615BD"/>
    <w:rsid w:val="00661D3A"/>
    <w:rsid w:val="00662195"/>
    <w:rsid w:val="00662E46"/>
    <w:rsid w:val="006644DA"/>
    <w:rsid w:val="0067046E"/>
    <w:rsid w:val="006845FB"/>
    <w:rsid w:val="00685688"/>
    <w:rsid w:val="006866F1"/>
    <w:rsid w:val="006868DF"/>
    <w:rsid w:val="006908DB"/>
    <w:rsid w:val="00691052"/>
    <w:rsid w:val="00691691"/>
    <w:rsid w:val="00694AAE"/>
    <w:rsid w:val="006A17DE"/>
    <w:rsid w:val="006A2D21"/>
    <w:rsid w:val="006A3B69"/>
    <w:rsid w:val="006A3C15"/>
    <w:rsid w:val="006A430A"/>
    <w:rsid w:val="006A4A26"/>
    <w:rsid w:val="006A6415"/>
    <w:rsid w:val="006B0B6B"/>
    <w:rsid w:val="006B14A2"/>
    <w:rsid w:val="006B19FE"/>
    <w:rsid w:val="006B1F68"/>
    <w:rsid w:val="006B2043"/>
    <w:rsid w:val="006B2F04"/>
    <w:rsid w:val="006B5990"/>
    <w:rsid w:val="006B6CA2"/>
    <w:rsid w:val="006C339A"/>
    <w:rsid w:val="006C3954"/>
    <w:rsid w:val="006C492A"/>
    <w:rsid w:val="006C4AB4"/>
    <w:rsid w:val="006D339F"/>
    <w:rsid w:val="006D4719"/>
    <w:rsid w:val="006D558D"/>
    <w:rsid w:val="006E2022"/>
    <w:rsid w:val="006E23B8"/>
    <w:rsid w:val="006E2E9B"/>
    <w:rsid w:val="006E4A56"/>
    <w:rsid w:val="006E5E2B"/>
    <w:rsid w:val="006F0811"/>
    <w:rsid w:val="006F2063"/>
    <w:rsid w:val="006F29D2"/>
    <w:rsid w:val="006F2A52"/>
    <w:rsid w:val="006F3181"/>
    <w:rsid w:val="006F538A"/>
    <w:rsid w:val="006F544E"/>
    <w:rsid w:val="006F5FFE"/>
    <w:rsid w:val="006F6820"/>
    <w:rsid w:val="006F6AAA"/>
    <w:rsid w:val="006F787F"/>
    <w:rsid w:val="00700B8C"/>
    <w:rsid w:val="0070105A"/>
    <w:rsid w:val="007010D8"/>
    <w:rsid w:val="00701FFB"/>
    <w:rsid w:val="007032B9"/>
    <w:rsid w:val="007034E6"/>
    <w:rsid w:val="007037C2"/>
    <w:rsid w:val="00705126"/>
    <w:rsid w:val="0070659B"/>
    <w:rsid w:val="007072D8"/>
    <w:rsid w:val="00711602"/>
    <w:rsid w:val="007124CA"/>
    <w:rsid w:val="00713ADB"/>
    <w:rsid w:val="0071522A"/>
    <w:rsid w:val="00716EB4"/>
    <w:rsid w:val="00723041"/>
    <w:rsid w:val="007252E6"/>
    <w:rsid w:val="007262EC"/>
    <w:rsid w:val="007267EA"/>
    <w:rsid w:val="00727FB3"/>
    <w:rsid w:val="007303F8"/>
    <w:rsid w:val="0073287D"/>
    <w:rsid w:val="00735865"/>
    <w:rsid w:val="00737F6E"/>
    <w:rsid w:val="00740CF5"/>
    <w:rsid w:val="007415C3"/>
    <w:rsid w:val="00741D42"/>
    <w:rsid w:val="007428FF"/>
    <w:rsid w:val="007439C4"/>
    <w:rsid w:val="00745500"/>
    <w:rsid w:val="0074627E"/>
    <w:rsid w:val="0074629F"/>
    <w:rsid w:val="00746DDF"/>
    <w:rsid w:val="007509FC"/>
    <w:rsid w:val="00754C62"/>
    <w:rsid w:val="00755F59"/>
    <w:rsid w:val="00761077"/>
    <w:rsid w:val="00762045"/>
    <w:rsid w:val="00764DD4"/>
    <w:rsid w:val="0076525B"/>
    <w:rsid w:val="00766ADC"/>
    <w:rsid w:val="00766F0C"/>
    <w:rsid w:val="00767153"/>
    <w:rsid w:val="007678F9"/>
    <w:rsid w:val="00772630"/>
    <w:rsid w:val="00772F47"/>
    <w:rsid w:val="007801F9"/>
    <w:rsid w:val="00781F18"/>
    <w:rsid w:val="00784D9A"/>
    <w:rsid w:val="0079272E"/>
    <w:rsid w:val="007933E4"/>
    <w:rsid w:val="007936E1"/>
    <w:rsid w:val="00797778"/>
    <w:rsid w:val="007A1163"/>
    <w:rsid w:val="007A2EC0"/>
    <w:rsid w:val="007A64A5"/>
    <w:rsid w:val="007B2526"/>
    <w:rsid w:val="007B5C2A"/>
    <w:rsid w:val="007C47E2"/>
    <w:rsid w:val="007C625E"/>
    <w:rsid w:val="007D07E8"/>
    <w:rsid w:val="007D10D3"/>
    <w:rsid w:val="007D2019"/>
    <w:rsid w:val="007D4FB4"/>
    <w:rsid w:val="007D54E4"/>
    <w:rsid w:val="007E2879"/>
    <w:rsid w:val="007E3576"/>
    <w:rsid w:val="007E43C9"/>
    <w:rsid w:val="007E519D"/>
    <w:rsid w:val="007E6D7E"/>
    <w:rsid w:val="007E73DB"/>
    <w:rsid w:val="007F02D4"/>
    <w:rsid w:val="007F0448"/>
    <w:rsid w:val="007F1D58"/>
    <w:rsid w:val="007F200D"/>
    <w:rsid w:val="007F3163"/>
    <w:rsid w:val="007F3DFA"/>
    <w:rsid w:val="007F5640"/>
    <w:rsid w:val="007F7812"/>
    <w:rsid w:val="00800DED"/>
    <w:rsid w:val="00801063"/>
    <w:rsid w:val="008062FF"/>
    <w:rsid w:val="00807964"/>
    <w:rsid w:val="00811BBC"/>
    <w:rsid w:val="008128FD"/>
    <w:rsid w:val="00813083"/>
    <w:rsid w:val="008131F6"/>
    <w:rsid w:val="00813380"/>
    <w:rsid w:val="00814104"/>
    <w:rsid w:val="00814DAA"/>
    <w:rsid w:val="00815243"/>
    <w:rsid w:val="00816C21"/>
    <w:rsid w:val="008171F6"/>
    <w:rsid w:val="00817E9E"/>
    <w:rsid w:val="008204CD"/>
    <w:rsid w:val="00820C8F"/>
    <w:rsid w:val="008218AA"/>
    <w:rsid w:val="00822E9F"/>
    <w:rsid w:val="00823088"/>
    <w:rsid w:val="008264BD"/>
    <w:rsid w:val="00827F71"/>
    <w:rsid w:val="0083012E"/>
    <w:rsid w:val="008301A9"/>
    <w:rsid w:val="00830BE0"/>
    <w:rsid w:val="00830FEE"/>
    <w:rsid w:val="00831AC0"/>
    <w:rsid w:val="00834CF6"/>
    <w:rsid w:val="00835252"/>
    <w:rsid w:val="008364CC"/>
    <w:rsid w:val="0083653C"/>
    <w:rsid w:val="00837707"/>
    <w:rsid w:val="0084085D"/>
    <w:rsid w:val="00841D7F"/>
    <w:rsid w:val="00847A4F"/>
    <w:rsid w:val="00847EA5"/>
    <w:rsid w:val="0085269B"/>
    <w:rsid w:val="00852EEA"/>
    <w:rsid w:val="00853B33"/>
    <w:rsid w:val="0085424A"/>
    <w:rsid w:val="0085442E"/>
    <w:rsid w:val="008556A5"/>
    <w:rsid w:val="00860DB7"/>
    <w:rsid w:val="0086458D"/>
    <w:rsid w:val="00864B19"/>
    <w:rsid w:val="00866913"/>
    <w:rsid w:val="008677B8"/>
    <w:rsid w:val="0087005C"/>
    <w:rsid w:val="00870C43"/>
    <w:rsid w:val="008712E0"/>
    <w:rsid w:val="00871B90"/>
    <w:rsid w:val="00875F68"/>
    <w:rsid w:val="0087723B"/>
    <w:rsid w:val="00877D7B"/>
    <w:rsid w:val="00882F8D"/>
    <w:rsid w:val="00884CC3"/>
    <w:rsid w:val="00884FEA"/>
    <w:rsid w:val="008861AB"/>
    <w:rsid w:val="00886CDE"/>
    <w:rsid w:val="0089213D"/>
    <w:rsid w:val="00893060"/>
    <w:rsid w:val="0089328F"/>
    <w:rsid w:val="008971C0"/>
    <w:rsid w:val="0089756A"/>
    <w:rsid w:val="008A2B8B"/>
    <w:rsid w:val="008A3CF9"/>
    <w:rsid w:val="008A5903"/>
    <w:rsid w:val="008A7674"/>
    <w:rsid w:val="008B2935"/>
    <w:rsid w:val="008B2D74"/>
    <w:rsid w:val="008B5293"/>
    <w:rsid w:val="008B709F"/>
    <w:rsid w:val="008C1EA0"/>
    <w:rsid w:val="008C29DC"/>
    <w:rsid w:val="008C4EC9"/>
    <w:rsid w:val="008C5D7A"/>
    <w:rsid w:val="008C5F5A"/>
    <w:rsid w:val="008D18BB"/>
    <w:rsid w:val="008D444C"/>
    <w:rsid w:val="008D502F"/>
    <w:rsid w:val="008D7C24"/>
    <w:rsid w:val="008E30B7"/>
    <w:rsid w:val="008E4171"/>
    <w:rsid w:val="008E6151"/>
    <w:rsid w:val="008E73ED"/>
    <w:rsid w:val="008E78E4"/>
    <w:rsid w:val="008F0EAA"/>
    <w:rsid w:val="008F180C"/>
    <w:rsid w:val="008F274C"/>
    <w:rsid w:val="008F285B"/>
    <w:rsid w:val="008F4E6F"/>
    <w:rsid w:val="008F6227"/>
    <w:rsid w:val="008F6B88"/>
    <w:rsid w:val="008F7794"/>
    <w:rsid w:val="00913B58"/>
    <w:rsid w:val="0091588A"/>
    <w:rsid w:val="00920862"/>
    <w:rsid w:val="00924C70"/>
    <w:rsid w:val="009301D1"/>
    <w:rsid w:val="0093035D"/>
    <w:rsid w:val="00941367"/>
    <w:rsid w:val="009415DA"/>
    <w:rsid w:val="00941EA3"/>
    <w:rsid w:val="009450CB"/>
    <w:rsid w:val="00945197"/>
    <w:rsid w:val="00945C02"/>
    <w:rsid w:val="00945D5C"/>
    <w:rsid w:val="00947A39"/>
    <w:rsid w:val="00950465"/>
    <w:rsid w:val="009549A5"/>
    <w:rsid w:val="00955E0A"/>
    <w:rsid w:val="00956AF1"/>
    <w:rsid w:val="00957A7A"/>
    <w:rsid w:val="009625D1"/>
    <w:rsid w:val="009636A1"/>
    <w:rsid w:val="009638FD"/>
    <w:rsid w:val="0096408F"/>
    <w:rsid w:val="009655C0"/>
    <w:rsid w:val="00966AF7"/>
    <w:rsid w:val="00967AAB"/>
    <w:rsid w:val="009700F9"/>
    <w:rsid w:val="00971423"/>
    <w:rsid w:val="00972553"/>
    <w:rsid w:val="00973CD9"/>
    <w:rsid w:val="009740B5"/>
    <w:rsid w:val="00976F44"/>
    <w:rsid w:val="00980F79"/>
    <w:rsid w:val="00983D77"/>
    <w:rsid w:val="009841F5"/>
    <w:rsid w:val="0098453F"/>
    <w:rsid w:val="0098477C"/>
    <w:rsid w:val="00985268"/>
    <w:rsid w:val="009870F0"/>
    <w:rsid w:val="00987879"/>
    <w:rsid w:val="00990048"/>
    <w:rsid w:val="009911AC"/>
    <w:rsid w:val="0099248C"/>
    <w:rsid w:val="00993001"/>
    <w:rsid w:val="0099679A"/>
    <w:rsid w:val="0099790D"/>
    <w:rsid w:val="009A0989"/>
    <w:rsid w:val="009A2D2A"/>
    <w:rsid w:val="009A3800"/>
    <w:rsid w:val="009A40B5"/>
    <w:rsid w:val="009A4903"/>
    <w:rsid w:val="009B1FCF"/>
    <w:rsid w:val="009B2042"/>
    <w:rsid w:val="009B21BB"/>
    <w:rsid w:val="009B312E"/>
    <w:rsid w:val="009B3E06"/>
    <w:rsid w:val="009B613D"/>
    <w:rsid w:val="009B6AB1"/>
    <w:rsid w:val="009C153A"/>
    <w:rsid w:val="009C25EC"/>
    <w:rsid w:val="009C3E2F"/>
    <w:rsid w:val="009C3FEB"/>
    <w:rsid w:val="009D2995"/>
    <w:rsid w:val="009D2CE0"/>
    <w:rsid w:val="009D4EE2"/>
    <w:rsid w:val="009D4EF6"/>
    <w:rsid w:val="009D5692"/>
    <w:rsid w:val="009E3A9D"/>
    <w:rsid w:val="009E45C9"/>
    <w:rsid w:val="009E51C5"/>
    <w:rsid w:val="009E651E"/>
    <w:rsid w:val="009F1B15"/>
    <w:rsid w:val="009F4E65"/>
    <w:rsid w:val="00A00DBB"/>
    <w:rsid w:val="00A01E91"/>
    <w:rsid w:val="00A037D9"/>
    <w:rsid w:val="00A06591"/>
    <w:rsid w:val="00A06EEC"/>
    <w:rsid w:val="00A112B4"/>
    <w:rsid w:val="00A13893"/>
    <w:rsid w:val="00A14408"/>
    <w:rsid w:val="00A20BC7"/>
    <w:rsid w:val="00A24118"/>
    <w:rsid w:val="00A256F7"/>
    <w:rsid w:val="00A26998"/>
    <w:rsid w:val="00A27452"/>
    <w:rsid w:val="00A3065C"/>
    <w:rsid w:val="00A31212"/>
    <w:rsid w:val="00A31382"/>
    <w:rsid w:val="00A33CBA"/>
    <w:rsid w:val="00A36E72"/>
    <w:rsid w:val="00A37AE9"/>
    <w:rsid w:val="00A37F00"/>
    <w:rsid w:val="00A40BE6"/>
    <w:rsid w:val="00A414DD"/>
    <w:rsid w:val="00A41ED1"/>
    <w:rsid w:val="00A42781"/>
    <w:rsid w:val="00A454B3"/>
    <w:rsid w:val="00A46BCD"/>
    <w:rsid w:val="00A47696"/>
    <w:rsid w:val="00A53CBC"/>
    <w:rsid w:val="00A5567F"/>
    <w:rsid w:val="00A60580"/>
    <w:rsid w:val="00A62C7A"/>
    <w:rsid w:val="00A6434E"/>
    <w:rsid w:val="00A65603"/>
    <w:rsid w:val="00A6591C"/>
    <w:rsid w:val="00A66DA4"/>
    <w:rsid w:val="00A66DBE"/>
    <w:rsid w:val="00A72DCE"/>
    <w:rsid w:val="00A73225"/>
    <w:rsid w:val="00A73774"/>
    <w:rsid w:val="00A75D17"/>
    <w:rsid w:val="00A77071"/>
    <w:rsid w:val="00A770D0"/>
    <w:rsid w:val="00A8458A"/>
    <w:rsid w:val="00A90A01"/>
    <w:rsid w:val="00A92408"/>
    <w:rsid w:val="00A929C8"/>
    <w:rsid w:val="00A95373"/>
    <w:rsid w:val="00AA0941"/>
    <w:rsid w:val="00AA14A9"/>
    <w:rsid w:val="00AA1FF4"/>
    <w:rsid w:val="00AA6064"/>
    <w:rsid w:val="00AA740E"/>
    <w:rsid w:val="00AB0634"/>
    <w:rsid w:val="00AB2F42"/>
    <w:rsid w:val="00AB48E9"/>
    <w:rsid w:val="00AB4B79"/>
    <w:rsid w:val="00AB5E7B"/>
    <w:rsid w:val="00AB677F"/>
    <w:rsid w:val="00AB7A1F"/>
    <w:rsid w:val="00AC1FF8"/>
    <w:rsid w:val="00AC22B8"/>
    <w:rsid w:val="00AC263D"/>
    <w:rsid w:val="00AC2ABA"/>
    <w:rsid w:val="00AC3685"/>
    <w:rsid w:val="00AC5A32"/>
    <w:rsid w:val="00AC6214"/>
    <w:rsid w:val="00AD0354"/>
    <w:rsid w:val="00AD1897"/>
    <w:rsid w:val="00AD24C3"/>
    <w:rsid w:val="00AD4F3F"/>
    <w:rsid w:val="00AD54FB"/>
    <w:rsid w:val="00AD7DE6"/>
    <w:rsid w:val="00AE1865"/>
    <w:rsid w:val="00AE3A29"/>
    <w:rsid w:val="00AF1C3E"/>
    <w:rsid w:val="00AF1DFC"/>
    <w:rsid w:val="00AF1FE7"/>
    <w:rsid w:val="00AF3033"/>
    <w:rsid w:val="00AF3568"/>
    <w:rsid w:val="00AF36F4"/>
    <w:rsid w:val="00AF73D4"/>
    <w:rsid w:val="00B00DB8"/>
    <w:rsid w:val="00B04EB9"/>
    <w:rsid w:val="00B10048"/>
    <w:rsid w:val="00B1178C"/>
    <w:rsid w:val="00B11B98"/>
    <w:rsid w:val="00B12140"/>
    <w:rsid w:val="00B12972"/>
    <w:rsid w:val="00B12979"/>
    <w:rsid w:val="00B141EA"/>
    <w:rsid w:val="00B15F54"/>
    <w:rsid w:val="00B16408"/>
    <w:rsid w:val="00B17A7A"/>
    <w:rsid w:val="00B17B15"/>
    <w:rsid w:val="00B219BC"/>
    <w:rsid w:val="00B21EF7"/>
    <w:rsid w:val="00B222F4"/>
    <w:rsid w:val="00B300D1"/>
    <w:rsid w:val="00B303A2"/>
    <w:rsid w:val="00B311E2"/>
    <w:rsid w:val="00B3300E"/>
    <w:rsid w:val="00B3379D"/>
    <w:rsid w:val="00B34E74"/>
    <w:rsid w:val="00B367A6"/>
    <w:rsid w:val="00B36CDB"/>
    <w:rsid w:val="00B37896"/>
    <w:rsid w:val="00B427BF"/>
    <w:rsid w:val="00B47AD5"/>
    <w:rsid w:val="00B507A7"/>
    <w:rsid w:val="00B531DD"/>
    <w:rsid w:val="00B53404"/>
    <w:rsid w:val="00B55FBB"/>
    <w:rsid w:val="00B577CA"/>
    <w:rsid w:val="00B6124A"/>
    <w:rsid w:val="00B629C6"/>
    <w:rsid w:val="00B64859"/>
    <w:rsid w:val="00B65323"/>
    <w:rsid w:val="00B671A6"/>
    <w:rsid w:val="00B72042"/>
    <w:rsid w:val="00B72CD4"/>
    <w:rsid w:val="00B749DA"/>
    <w:rsid w:val="00B75D2A"/>
    <w:rsid w:val="00B76AAC"/>
    <w:rsid w:val="00B80627"/>
    <w:rsid w:val="00B81000"/>
    <w:rsid w:val="00B8270A"/>
    <w:rsid w:val="00B82748"/>
    <w:rsid w:val="00B82A17"/>
    <w:rsid w:val="00B83ED4"/>
    <w:rsid w:val="00B84AB8"/>
    <w:rsid w:val="00B84E95"/>
    <w:rsid w:val="00B90EA4"/>
    <w:rsid w:val="00B91286"/>
    <w:rsid w:val="00B93DA1"/>
    <w:rsid w:val="00B95268"/>
    <w:rsid w:val="00B957D6"/>
    <w:rsid w:val="00B960D0"/>
    <w:rsid w:val="00B96868"/>
    <w:rsid w:val="00B97F6D"/>
    <w:rsid w:val="00BA2784"/>
    <w:rsid w:val="00BA314E"/>
    <w:rsid w:val="00BA3412"/>
    <w:rsid w:val="00BA4AA2"/>
    <w:rsid w:val="00BA717B"/>
    <w:rsid w:val="00BB01F4"/>
    <w:rsid w:val="00BB047F"/>
    <w:rsid w:val="00BB1F42"/>
    <w:rsid w:val="00BB4365"/>
    <w:rsid w:val="00BC34E1"/>
    <w:rsid w:val="00BC6809"/>
    <w:rsid w:val="00BC68AD"/>
    <w:rsid w:val="00BD0047"/>
    <w:rsid w:val="00BD0755"/>
    <w:rsid w:val="00BD1AF4"/>
    <w:rsid w:val="00BD5EC8"/>
    <w:rsid w:val="00BD66F4"/>
    <w:rsid w:val="00BD73A0"/>
    <w:rsid w:val="00BE1DAE"/>
    <w:rsid w:val="00BE2D93"/>
    <w:rsid w:val="00BE34AE"/>
    <w:rsid w:val="00BE45EC"/>
    <w:rsid w:val="00BE49A0"/>
    <w:rsid w:val="00BE6F49"/>
    <w:rsid w:val="00BE740F"/>
    <w:rsid w:val="00BF217F"/>
    <w:rsid w:val="00BF341E"/>
    <w:rsid w:val="00BF3893"/>
    <w:rsid w:val="00BF69C8"/>
    <w:rsid w:val="00BF6CC0"/>
    <w:rsid w:val="00BF782B"/>
    <w:rsid w:val="00C00138"/>
    <w:rsid w:val="00C01E60"/>
    <w:rsid w:val="00C01F33"/>
    <w:rsid w:val="00C03153"/>
    <w:rsid w:val="00C03C2A"/>
    <w:rsid w:val="00C04BE9"/>
    <w:rsid w:val="00C04CA0"/>
    <w:rsid w:val="00C11540"/>
    <w:rsid w:val="00C1352E"/>
    <w:rsid w:val="00C161B9"/>
    <w:rsid w:val="00C2444A"/>
    <w:rsid w:val="00C2587C"/>
    <w:rsid w:val="00C25E46"/>
    <w:rsid w:val="00C26002"/>
    <w:rsid w:val="00C27100"/>
    <w:rsid w:val="00C3010A"/>
    <w:rsid w:val="00C3165E"/>
    <w:rsid w:val="00C3190F"/>
    <w:rsid w:val="00C32D9B"/>
    <w:rsid w:val="00C340E2"/>
    <w:rsid w:val="00C34245"/>
    <w:rsid w:val="00C35322"/>
    <w:rsid w:val="00C360E1"/>
    <w:rsid w:val="00C37ADE"/>
    <w:rsid w:val="00C416DE"/>
    <w:rsid w:val="00C44A4F"/>
    <w:rsid w:val="00C452D7"/>
    <w:rsid w:val="00C45558"/>
    <w:rsid w:val="00C5171B"/>
    <w:rsid w:val="00C52380"/>
    <w:rsid w:val="00C5256D"/>
    <w:rsid w:val="00C551AB"/>
    <w:rsid w:val="00C57A7F"/>
    <w:rsid w:val="00C61A2E"/>
    <w:rsid w:val="00C61F44"/>
    <w:rsid w:val="00C63454"/>
    <w:rsid w:val="00C66146"/>
    <w:rsid w:val="00C66BD9"/>
    <w:rsid w:val="00C6700A"/>
    <w:rsid w:val="00C67167"/>
    <w:rsid w:val="00C67D91"/>
    <w:rsid w:val="00C706AA"/>
    <w:rsid w:val="00C70D4D"/>
    <w:rsid w:val="00C7223A"/>
    <w:rsid w:val="00C74E6A"/>
    <w:rsid w:val="00C76533"/>
    <w:rsid w:val="00C81622"/>
    <w:rsid w:val="00C81C81"/>
    <w:rsid w:val="00C859CF"/>
    <w:rsid w:val="00C9128F"/>
    <w:rsid w:val="00C93527"/>
    <w:rsid w:val="00C93ECF"/>
    <w:rsid w:val="00C97456"/>
    <w:rsid w:val="00C974D7"/>
    <w:rsid w:val="00CA1C39"/>
    <w:rsid w:val="00CA1E3A"/>
    <w:rsid w:val="00CA5CE3"/>
    <w:rsid w:val="00CA6284"/>
    <w:rsid w:val="00CA6F4D"/>
    <w:rsid w:val="00CB0C0F"/>
    <w:rsid w:val="00CB0DC7"/>
    <w:rsid w:val="00CB2184"/>
    <w:rsid w:val="00CB294E"/>
    <w:rsid w:val="00CB318F"/>
    <w:rsid w:val="00CB72BC"/>
    <w:rsid w:val="00CC0DB3"/>
    <w:rsid w:val="00CC1F6B"/>
    <w:rsid w:val="00CC32C8"/>
    <w:rsid w:val="00CC4EF7"/>
    <w:rsid w:val="00CC5E48"/>
    <w:rsid w:val="00CC60FD"/>
    <w:rsid w:val="00CC7A07"/>
    <w:rsid w:val="00CD0ECF"/>
    <w:rsid w:val="00CD2825"/>
    <w:rsid w:val="00CD2DE4"/>
    <w:rsid w:val="00CD34F2"/>
    <w:rsid w:val="00CD35C5"/>
    <w:rsid w:val="00CD5DBA"/>
    <w:rsid w:val="00CD61D0"/>
    <w:rsid w:val="00CD790C"/>
    <w:rsid w:val="00CD7A23"/>
    <w:rsid w:val="00CE0508"/>
    <w:rsid w:val="00CE0DE2"/>
    <w:rsid w:val="00CE2915"/>
    <w:rsid w:val="00CE333A"/>
    <w:rsid w:val="00CE35F7"/>
    <w:rsid w:val="00CE3C03"/>
    <w:rsid w:val="00CE5D5A"/>
    <w:rsid w:val="00CE6BCB"/>
    <w:rsid w:val="00CF1959"/>
    <w:rsid w:val="00D01546"/>
    <w:rsid w:val="00D01984"/>
    <w:rsid w:val="00D02111"/>
    <w:rsid w:val="00D027FC"/>
    <w:rsid w:val="00D0368D"/>
    <w:rsid w:val="00D0473B"/>
    <w:rsid w:val="00D04AE4"/>
    <w:rsid w:val="00D04CF1"/>
    <w:rsid w:val="00D05945"/>
    <w:rsid w:val="00D06AFD"/>
    <w:rsid w:val="00D07398"/>
    <w:rsid w:val="00D10808"/>
    <w:rsid w:val="00D12117"/>
    <w:rsid w:val="00D1273D"/>
    <w:rsid w:val="00D13627"/>
    <w:rsid w:val="00D13B1D"/>
    <w:rsid w:val="00D152D1"/>
    <w:rsid w:val="00D21948"/>
    <w:rsid w:val="00D23353"/>
    <w:rsid w:val="00D250D0"/>
    <w:rsid w:val="00D26469"/>
    <w:rsid w:val="00D27DE2"/>
    <w:rsid w:val="00D30E13"/>
    <w:rsid w:val="00D33334"/>
    <w:rsid w:val="00D34957"/>
    <w:rsid w:val="00D401D4"/>
    <w:rsid w:val="00D40B0F"/>
    <w:rsid w:val="00D40B52"/>
    <w:rsid w:val="00D4166D"/>
    <w:rsid w:val="00D419FC"/>
    <w:rsid w:val="00D4272F"/>
    <w:rsid w:val="00D431CC"/>
    <w:rsid w:val="00D44382"/>
    <w:rsid w:val="00D46250"/>
    <w:rsid w:val="00D51BA5"/>
    <w:rsid w:val="00D523C3"/>
    <w:rsid w:val="00D5270C"/>
    <w:rsid w:val="00D536E0"/>
    <w:rsid w:val="00D56D2E"/>
    <w:rsid w:val="00D56E3C"/>
    <w:rsid w:val="00D601E9"/>
    <w:rsid w:val="00D603E8"/>
    <w:rsid w:val="00D6042B"/>
    <w:rsid w:val="00D61001"/>
    <w:rsid w:val="00D6118B"/>
    <w:rsid w:val="00D62093"/>
    <w:rsid w:val="00D62869"/>
    <w:rsid w:val="00D640E3"/>
    <w:rsid w:val="00D721D3"/>
    <w:rsid w:val="00D72ADC"/>
    <w:rsid w:val="00D7376D"/>
    <w:rsid w:val="00D75236"/>
    <w:rsid w:val="00D761A3"/>
    <w:rsid w:val="00D77237"/>
    <w:rsid w:val="00D77874"/>
    <w:rsid w:val="00D77B79"/>
    <w:rsid w:val="00D80A94"/>
    <w:rsid w:val="00D812C1"/>
    <w:rsid w:val="00D81CA3"/>
    <w:rsid w:val="00D82D7B"/>
    <w:rsid w:val="00D8321C"/>
    <w:rsid w:val="00D840E1"/>
    <w:rsid w:val="00D86D5C"/>
    <w:rsid w:val="00D86D7B"/>
    <w:rsid w:val="00D871C9"/>
    <w:rsid w:val="00D900CA"/>
    <w:rsid w:val="00D945FB"/>
    <w:rsid w:val="00D94EC1"/>
    <w:rsid w:val="00D95D6B"/>
    <w:rsid w:val="00D96190"/>
    <w:rsid w:val="00D97AC5"/>
    <w:rsid w:val="00D97B43"/>
    <w:rsid w:val="00DA270E"/>
    <w:rsid w:val="00DA3F7D"/>
    <w:rsid w:val="00DA45FA"/>
    <w:rsid w:val="00DA4C8C"/>
    <w:rsid w:val="00DA7C5D"/>
    <w:rsid w:val="00DA7E24"/>
    <w:rsid w:val="00DB17E7"/>
    <w:rsid w:val="00DB1AA4"/>
    <w:rsid w:val="00DB27D2"/>
    <w:rsid w:val="00DB30F9"/>
    <w:rsid w:val="00DC4712"/>
    <w:rsid w:val="00DC7527"/>
    <w:rsid w:val="00DC75AB"/>
    <w:rsid w:val="00DD1565"/>
    <w:rsid w:val="00DD164C"/>
    <w:rsid w:val="00DD1AD6"/>
    <w:rsid w:val="00DD202E"/>
    <w:rsid w:val="00DD50FB"/>
    <w:rsid w:val="00DE1450"/>
    <w:rsid w:val="00DE73A4"/>
    <w:rsid w:val="00DF02BA"/>
    <w:rsid w:val="00DF069D"/>
    <w:rsid w:val="00DF0CFD"/>
    <w:rsid w:val="00DF435A"/>
    <w:rsid w:val="00DF53B0"/>
    <w:rsid w:val="00DF58AB"/>
    <w:rsid w:val="00DF7CEC"/>
    <w:rsid w:val="00E00084"/>
    <w:rsid w:val="00E0052F"/>
    <w:rsid w:val="00E019AF"/>
    <w:rsid w:val="00E03001"/>
    <w:rsid w:val="00E048A5"/>
    <w:rsid w:val="00E05469"/>
    <w:rsid w:val="00E06BBA"/>
    <w:rsid w:val="00E07C8B"/>
    <w:rsid w:val="00E10728"/>
    <w:rsid w:val="00E108DB"/>
    <w:rsid w:val="00E13248"/>
    <w:rsid w:val="00E143C2"/>
    <w:rsid w:val="00E17EEB"/>
    <w:rsid w:val="00E24A75"/>
    <w:rsid w:val="00E24E0F"/>
    <w:rsid w:val="00E276B3"/>
    <w:rsid w:val="00E31FDF"/>
    <w:rsid w:val="00E32CE7"/>
    <w:rsid w:val="00E32E68"/>
    <w:rsid w:val="00E36552"/>
    <w:rsid w:val="00E36C93"/>
    <w:rsid w:val="00E40D95"/>
    <w:rsid w:val="00E444A6"/>
    <w:rsid w:val="00E44AC5"/>
    <w:rsid w:val="00E44F39"/>
    <w:rsid w:val="00E46192"/>
    <w:rsid w:val="00E47E72"/>
    <w:rsid w:val="00E526A4"/>
    <w:rsid w:val="00E537B1"/>
    <w:rsid w:val="00E54537"/>
    <w:rsid w:val="00E616FF"/>
    <w:rsid w:val="00E668AB"/>
    <w:rsid w:val="00E70BF5"/>
    <w:rsid w:val="00E725FD"/>
    <w:rsid w:val="00E75971"/>
    <w:rsid w:val="00E80062"/>
    <w:rsid w:val="00E80819"/>
    <w:rsid w:val="00E8248C"/>
    <w:rsid w:val="00E854A0"/>
    <w:rsid w:val="00E86F09"/>
    <w:rsid w:val="00E90C78"/>
    <w:rsid w:val="00E92680"/>
    <w:rsid w:val="00E95E5F"/>
    <w:rsid w:val="00E95FDF"/>
    <w:rsid w:val="00E961FE"/>
    <w:rsid w:val="00E971D0"/>
    <w:rsid w:val="00E97945"/>
    <w:rsid w:val="00EA2A0C"/>
    <w:rsid w:val="00EA3526"/>
    <w:rsid w:val="00EA4AFC"/>
    <w:rsid w:val="00EA6C11"/>
    <w:rsid w:val="00EA7C84"/>
    <w:rsid w:val="00EB0378"/>
    <w:rsid w:val="00EB0C39"/>
    <w:rsid w:val="00EB16AA"/>
    <w:rsid w:val="00EB325E"/>
    <w:rsid w:val="00EB4307"/>
    <w:rsid w:val="00EB505A"/>
    <w:rsid w:val="00EC3BDC"/>
    <w:rsid w:val="00EC4F23"/>
    <w:rsid w:val="00EC52E6"/>
    <w:rsid w:val="00EC68D4"/>
    <w:rsid w:val="00ED0AB2"/>
    <w:rsid w:val="00ED693C"/>
    <w:rsid w:val="00EE0B84"/>
    <w:rsid w:val="00EE1A00"/>
    <w:rsid w:val="00EE4317"/>
    <w:rsid w:val="00EE503A"/>
    <w:rsid w:val="00EE5564"/>
    <w:rsid w:val="00EE63D9"/>
    <w:rsid w:val="00EE6D60"/>
    <w:rsid w:val="00EE7316"/>
    <w:rsid w:val="00EE7D83"/>
    <w:rsid w:val="00EF04CB"/>
    <w:rsid w:val="00EF06E9"/>
    <w:rsid w:val="00EF11FF"/>
    <w:rsid w:val="00EF3CCD"/>
    <w:rsid w:val="00EF47E4"/>
    <w:rsid w:val="00EF58E6"/>
    <w:rsid w:val="00EF793E"/>
    <w:rsid w:val="00F004E9"/>
    <w:rsid w:val="00F038E3"/>
    <w:rsid w:val="00F04F6A"/>
    <w:rsid w:val="00F1040F"/>
    <w:rsid w:val="00F10421"/>
    <w:rsid w:val="00F136DC"/>
    <w:rsid w:val="00F15F1D"/>
    <w:rsid w:val="00F200B3"/>
    <w:rsid w:val="00F214FD"/>
    <w:rsid w:val="00F24AB4"/>
    <w:rsid w:val="00F2760D"/>
    <w:rsid w:val="00F33A69"/>
    <w:rsid w:val="00F353B8"/>
    <w:rsid w:val="00F353E0"/>
    <w:rsid w:val="00F35629"/>
    <w:rsid w:val="00F36D52"/>
    <w:rsid w:val="00F37CC7"/>
    <w:rsid w:val="00F442A2"/>
    <w:rsid w:val="00F44526"/>
    <w:rsid w:val="00F4594A"/>
    <w:rsid w:val="00F47982"/>
    <w:rsid w:val="00F50E1F"/>
    <w:rsid w:val="00F52333"/>
    <w:rsid w:val="00F537D0"/>
    <w:rsid w:val="00F5615D"/>
    <w:rsid w:val="00F56B12"/>
    <w:rsid w:val="00F57977"/>
    <w:rsid w:val="00F60138"/>
    <w:rsid w:val="00F61F2A"/>
    <w:rsid w:val="00F6482A"/>
    <w:rsid w:val="00F64968"/>
    <w:rsid w:val="00F64CBB"/>
    <w:rsid w:val="00F6582D"/>
    <w:rsid w:val="00F6771F"/>
    <w:rsid w:val="00F71324"/>
    <w:rsid w:val="00F7331E"/>
    <w:rsid w:val="00F73486"/>
    <w:rsid w:val="00F748FB"/>
    <w:rsid w:val="00F7520F"/>
    <w:rsid w:val="00F75FBC"/>
    <w:rsid w:val="00F76003"/>
    <w:rsid w:val="00F768B7"/>
    <w:rsid w:val="00F80A66"/>
    <w:rsid w:val="00F81BFE"/>
    <w:rsid w:val="00F8249C"/>
    <w:rsid w:val="00F82C2A"/>
    <w:rsid w:val="00F85EC5"/>
    <w:rsid w:val="00F862C4"/>
    <w:rsid w:val="00F870C5"/>
    <w:rsid w:val="00F91058"/>
    <w:rsid w:val="00F9517E"/>
    <w:rsid w:val="00F951EC"/>
    <w:rsid w:val="00F95703"/>
    <w:rsid w:val="00FA0613"/>
    <w:rsid w:val="00FA1C05"/>
    <w:rsid w:val="00FA51ED"/>
    <w:rsid w:val="00FA6417"/>
    <w:rsid w:val="00FB7F3B"/>
    <w:rsid w:val="00FC09DE"/>
    <w:rsid w:val="00FC0DE5"/>
    <w:rsid w:val="00FC1577"/>
    <w:rsid w:val="00FC456E"/>
    <w:rsid w:val="00FC55B0"/>
    <w:rsid w:val="00FC638B"/>
    <w:rsid w:val="00FD15C7"/>
    <w:rsid w:val="00FD1C00"/>
    <w:rsid w:val="00FD42EB"/>
    <w:rsid w:val="00FE127F"/>
    <w:rsid w:val="00FE17D4"/>
    <w:rsid w:val="00FE3BA2"/>
    <w:rsid w:val="00FE578F"/>
    <w:rsid w:val="00FF37BE"/>
    <w:rsid w:val="00FF4B2A"/>
    <w:rsid w:val="00FF5323"/>
    <w:rsid w:val="00FF5AD1"/>
    <w:rsid w:val="00FF5CF7"/>
    <w:rsid w:val="00FF7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86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licht1">
    <w:name w:val="Tabelraster lic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 w:type="paragraph" w:styleId="Revision">
    <w:name w:val="Revision"/>
    <w:hidden/>
    <w:uiPriority w:val="99"/>
    <w:semiHidden/>
    <w:rsid w:val="006A430A"/>
    <w:pPr>
      <w:spacing w:line="240" w:lineRule="auto"/>
      <w:ind w:firstLine="0"/>
    </w:pPr>
    <w:rPr>
      <w:rFonts w:ascii="CMU Serif Roman" w:hAnsi="CMU Serif Roman"/>
      <w:kern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licht1">
    <w:name w:val="Tabelraster lic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 w:type="paragraph" w:styleId="Revision">
    <w:name w:val="Revision"/>
    <w:hidden/>
    <w:uiPriority w:val="99"/>
    <w:semiHidden/>
    <w:rsid w:val="006A430A"/>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30">
      <w:bodyDiv w:val="1"/>
      <w:marLeft w:val="0"/>
      <w:marRight w:val="0"/>
      <w:marTop w:val="0"/>
      <w:marBottom w:val="0"/>
      <w:divBdr>
        <w:top w:val="none" w:sz="0" w:space="0" w:color="auto"/>
        <w:left w:val="none" w:sz="0" w:space="0" w:color="auto"/>
        <w:bottom w:val="none" w:sz="0" w:space="0" w:color="auto"/>
        <w:right w:val="none" w:sz="0" w:space="0" w:color="auto"/>
      </w:divBdr>
    </w:div>
    <w:div w:id="35662761">
      <w:bodyDiv w:val="1"/>
      <w:marLeft w:val="0"/>
      <w:marRight w:val="0"/>
      <w:marTop w:val="0"/>
      <w:marBottom w:val="0"/>
      <w:divBdr>
        <w:top w:val="none" w:sz="0" w:space="0" w:color="auto"/>
        <w:left w:val="none" w:sz="0" w:space="0" w:color="auto"/>
        <w:bottom w:val="none" w:sz="0" w:space="0" w:color="auto"/>
        <w:right w:val="none" w:sz="0" w:space="0" w:color="auto"/>
      </w:divBdr>
    </w:div>
    <w:div w:id="80612482">
      <w:bodyDiv w:val="1"/>
      <w:marLeft w:val="0"/>
      <w:marRight w:val="0"/>
      <w:marTop w:val="0"/>
      <w:marBottom w:val="0"/>
      <w:divBdr>
        <w:top w:val="none" w:sz="0" w:space="0" w:color="auto"/>
        <w:left w:val="none" w:sz="0" w:space="0" w:color="auto"/>
        <w:bottom w:val="none" w:sz="0" w:space="0" w:color="auto"/>
        <w:right w:val="none" w:sz="0" w:space="0" w:color="auto"/>
      </w:divBdr>
    </w:div>
    <w:div w:id="89395024">
      <w:bodyDiv w:val="1"/>
      <w:marLeft w:val="0"/>
      <w:marRight w:val="0"/>
      <w:marTop w:val="0"/>
      <w:marBottom w:val="0"/>
      <w:divBdr>
        <w:top w:val="none" w:sz="0" w:space="0" w:color="auto"/>
        <w:left w:val="none" w:sz="0" w:space="0" w:color="auto"/>
        <w:bottom w:val="none" w:sz="0" w:space="0" w:color="auto"/>
        <w:right w:val="none" w:sz="0" w:space="0" w:color="auto"/>
      </w:divBdr>
    </w:div>
    <w:div w:id="1217756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9620391">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759467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14781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5399780">
      <w:bodyDiv w:val="1"/>
      <w:marLeft w:val="0"/>
      <w:marRight w:val="0"/>
      <w:marTop w:val="0"/>
      <w:marBottom w:val="0"/>
      <w:divBdr>
        <w:top w:val="none" w:sz="0" w:space="0" w:color="auto"/>
        <w:left w:val="none" w:sz="0" w:space="0" w:color="auto"/>
        <w:bottom w:val="none" w:sz="0" w:space="0" w:color="auto"/>
        <w:right w:val="none" w:sz="0" w:space="0" w:color="auto"/>
      </w:divBdr>
    </w:div>
    <w:div w:id="328874168">
      <w:bodyDiv w:val="1"/>
      <w:marLeft w:val="0"/>
      <w:marRight w:val="0"/>
      <w:marTop w:val="0"/>
      <w:marBottom w:val="0"/>
      <w:divBdr>
        <w:top w:val="none" w:sz="0" w:space="0" w:color="auto"/>
        <w:left w:val="none" w:sz="0" w:space="0" w:color="auto"/>
        <w:bottom w:val="none" w:sz="0" w:space="0" w:color="auto"/>
        <w:right w:val="none" w:sz="0" w:space="0" w:color="auto"/>
      </w:divBdr>
    </w:div>
    <w:div w:id="36097537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8191695">
      <w:bodyDiv w:val="1"/>
      <w:marLeft w:val="0"/>
      <w:marRight w:val="0"/>
      <w:marTop w:val="0"/>
      <w:marBottom w:val="0"/>
      <w:divBdr>
        <w:top w:val="none" w:sz="0" w:space="0" w:color="auto"/>
        <w:left w:val="none" w:sz="0" w:space="0" w:color="auto"/>
        <w:bottom w:val="none" w:sz="0" w:space="0" w:color="auto"/>
        <w:right w:val="none" w:sz="0" w:space="0" w:color="auto"/>
      </w:divBdr>
    </w:div>
    <w:div w:id="398940881">
      <w:bodyDiv w:val="1"/>
      <w:marLeft w:val="0"/>
      <w:marRight w:val="0"/>
      <w:marTop w:val="0"/>
      <w:marBottom w:val="0"/>
      <w:divBdr>
        <w:top w:val="none" w:sz="0" w:space="0" w:color="auto"/>
        <w:left w:val="none" w:sz="0" w:space="0" w:color="auto"/>
        <w:bottom w:val="none" w:sz="0" w:space="0" w:color="auto"/>
        <w:right w:val="none" w:sz="0" w:space="0" w:color="auto"/>
      </w:divBdr>
    </w:div>
    <w:div w:id="452139588">
      <w:bodyDiv w:val="1"/>
      <w:marLeft w:val="0"/>
      <w:marRight w:val="0"/>
      <w:marTop w:val="0"/>
      <w:marBottom w:val="0"/>
      <w:divBdr>
        <w:top w:val="none" w:sz="0" w:space="0" w:color="auto"/>
        <w:left w:val="none" w:sz="0" w:space="0" w:color="auto"/>
        <w:bottom w:val="none" w:sz="0" w:space="0" w:color="auto"/>
        <w:right w:val="none" w:sz="0" w:space="0" w:color="auto"/>
      </w:divBdr>
    </w:div>
    <w:div w:id="4553675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619716">
      <w:bodyDiv w:val="1"/>
      <w:marLeft w:val="0"/>
      <w:marRight w:val="0"/>
      <w:marTop w:val="0"/>
      <w:marBottom w:val="0"/>
      <w:divBdr>
        <w:top w:val="none" w:sz="0" w:space="0" w:color="auto"/>
        <w:left w:val="none" w:sz="0" w:space="0" w:color="auto"/>
        <w:bottom w:val="none" w:sz="0" w:space="0" w:color="auto"/>
        <w:right w:val="none" w:sz="0" w:space="0" w:color="auto"/>
      </w:divBdr>
    </w:div>
    <w:div w:id="463933379">
      <w:bodyDiv w:val="1"/>
      <w:marLeft w:val="0"/>
      <w:marRight w:val="0"/>
      <w:marTop w:val="0"/>
      <w:marBottom w:val="0"/>
      <w:divBdr>
        <w:top w:val="none" w:sz="0" w:space="0" w:color="auto"/>
        <w:left w:val="none" w:sz="0" w:space="0" w:color="auto"/>
        <w:bottom w:val="none" w:sz="0" w:space="0" w:color="auto"/>
        <w:right w:val="none" w:sz="0" w:space="0" w:color="auto"/>
      </w:divBdr>
    </w:div>
    <w:div w:id="467554039">
      <w:bodyDiv w:val="1"/>
      <w:marLeft w:val="0"/>
      <w:marRight w:val="0"/>
      <w:marTop w:val="0"/>
      <w:marBottom w:val="0"/>
      <w:divBdr>
        <w:top w:val="none" w:sz="0" w:space="0" w:color="auto"/>
        <w:left w:val="none" w:sz="0" w:space="0" w:color="auto"/>
        <w:bottom w:val="none" w:sz="0" w:space="0" w:color="auto"/>
        <w:right w:val="none" w:sz="0" w:space="0" w:color="auto"/>
      </w:divBdr>
      <w:divsChild>
        <w:div w:id="1000304652">
          <w:marLeft w:val="0"/>
          <w:marRight w:val="0"/>
          <w:marTop w:val="0"/>
          <w:marBottom w:val="0"/>
          <w:divBdr>
            <w:top w:val="none" w:sz="0" w:space="0" w:color="auto"/>
            <w:left w:val="none" w:sz="0" w:space="0" w:color="auto"/>
            <w:bottom w:val="none" w:sz="0" w:space="0" w:color="auto"/>
            <w:right w:val="none" w:sz="0" w:space="0" w:color="auto"/>
          </w:divBdr>
          <w:divsChild>
            <w:div w:id="888150000">
              <w:marLeft w:val="-225"/>
              <w:marRight w:val="-225"/>
              <w:marTop w:val="0"/>
              <w:marBottom w:val="0"/>
              <w:divBdr>
                <w:top w:val="none" w:sz="0" w:space="0" w:color="auto"/>
                <w:left w:val="none" w:sz="0" w:space="0" w:color="auto"/>
                <w:bottom w:val="none" w:sz="0" w:space="0" w:color="auto"/>
                <w:right w:val="none" w:sz="0" w:space="0" w:color="auto"/>
              </w:divBdr>
              <w:divsChild>
                <w:div w:id="240212673">
                  <w:marLeft w:val="0"/>
                  <w:marRight w:val="0"/>
                  <w:marTop w:val="0"/>
                  <w:marBottom w:val="0"/>
                  <w:divBdr>
                    <w:top w:val="none" w:sz="0" w:space="0" w:color="auto"/>
                    <w:left w:val="none" w:sz="0" w:space="0" w:color="auto"/>
                    <w:bottom w:val="none" w:sz="0" w:space="0" w:color="auto"/>
                    <w:right w:val="none" w:sz="0" w:space="0" w:color="auto"/>
                  </w:divBdr>
                </w:div>
              </w:divsChild>
            </w:div>
            <w:div w:id="18318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891020">
      <w:bodyDiv w:val="1"/>
      <w:marLeft w:val="0"/>
      <w:marRight w:val="0"/>
      <w:marTop w:val="0"/>
      <w:marBottom w:val="0"/>
      <w:divBdr>
        <w:top w:val="none" w:sz="0" w:space="0" w:color="auto"/>
        <w:left w:val="none" w:sz="0" w:space="0" w:color="auto"/>
        <w:bottom w:val="none" w:sz="0" w:space="0" w:color="auto"/>
        <w:right w:val="none" w:sz="0" w:space="0" w:color="auto"/>
      </w:divBdr>
    </w:div>
    <w:div w:id="522596095">
      <w:bodyDiv w:val="1"/>
      <w:marLeft w:val="0"/>
      <w:marRight w:val="0"/>
      <w:marTop w:val="0"/>
      <w:marBottom w:val="0"/>
      <w:divBdr>
        <w:top w:val="none" w:sz="0" w:space="0" w:color="auto"/>
        <w:left w:val="none" w:sz="0" w:space="0" w:color="auto"/>
        <w:bottom w:val="none" w:sz="0" w:space="0" w:color="auto"/>
        <w:right w:val="none" w:sz="0" w:space="0" w:color="auto"/>
      </w:divBdr>
    </w:div>
    <w:div w:id="557130776">
      <w:bodyDiv w:val="1"/>
      <w:marLeft w:val="0"/>
      <w:marRight w:val="0"/>
      <w:marTop w:val="0"/>
      <w:marBottom w:val="0"/>
      <w:divBdr>
        <w:top w:val="none" w:sz="0" w:space="0" w:color="auto"/>
        <w:left w:val="none" w:sz="0" w:space="0" w:color="auto"/>
        <w:bottom w:val="none" w:sz="0" w:space="0" w:color="auto"/>
        <w:right w:val="none" w:sz="0" w:space="0" w:color="auto"/>
      </w:divBdr>
    </w:div>
    <w:div w:id="566765813">
      <w:bodyDiv w:val="1"/>
      <w:marLeft w:val="0"/>
      <w:marRight w:val="0"/>
      <w:marTop w:val="0"/>
      <w:marBottom w:val="0"/>
      <w:divBdr>
        <w:top w:val="none" w:sz="0" w:space="0" w:color="auto"/>
        <w:left w:val="none" w:sz="0" w:space="0" w:color="auto"/>
        <w:bottom w:val="none" w:sz="0" w:space="0" w:color="auto"/>
        <w:right w:val="none" w:sz="0" w:space="0" w:color="auto"/>
      </w:divBdr>
    </w:div>
    <w:div w:id="584342912">
      <w:bodyDiv w:val="1"/>
      <w:marLeft w:val="0"/>
      <w:marRight w:val="0"/>
      <w:marTop w:val="0"/>
      <w:marBottom w:val="0"/>
      <w:divBdr>
        <w:top w:val="none" w:sz="0" w:space="0" w:color="auto"/>
        <w:left w:val="none" w:sz="0" w:space="0" w:color="auto"/>
        <w:bottom w:val="none" w:sz="0" w:space="0" w:color="auto"/>
        <w:right w:val="none" w:sz="0" w:space="0" w:color="auto"/>
      </w:divBdr>
    </w:div>
    <w:div w:id="606038882">
      <w:bodyDiv w:val="1"/>
      <w:marLeft w:val="0"/>
      <w:marRight w:val="0"/>
      <w:marTop w:val="0"/>
      <w:marBottom w:val="0"/>
      <w:divBdr>
        <w:top w:val="none" w:sz="0" w:space="0" w:color="auto"/>
        <w:left w:val="none" w:sz="0" w:space="0" w:color="auto"/>
        <w:bottom w:val="none" w:sz="0" w:space="0" w:color="auto"/>
        <w:right w:val="none" w:sz="0" w:space="0" w:color="auto"/>
      </w:divBdr>
    </w:div>
    <w:div w:id="607734687">
      <w:bodyDiv w:val="1"/>
      <w:marLeft w:val="0"/>
      <w:marRight w:val="0"/>
      <w:marTop w:val="0"/>
      <w:marBottom w:val="0"/>
      <w:divBdr>
        <w:top w:val="none" w:sz="0" w:space="0" w:color="auto"/>
        <w:left w:val="none" w:sz="0" w:space="0" w:color="auto"/>
        <w:bottom w:val="none" w:sz="0" w:space="0" w:color="auto"/>
        <w:right w:val="none" w:sz="0" w:space="0" w:color="auto"/>
      </w:divBdr>
    </w:div>
    <w:div w:id="646933841">
      <w:bodyDiv w:val="1"/>
      <w:marLeft w:val="0"/>
      <w:marRight w:val="0"/>
      <w:marTop w:val="0"/>
      <w:marBottom w:val="0"/>
      <w:divBdr>
        <w:top w:val="none" w:sz="0" w:space="0" w:color="auto"/>
        <w:left w:val="none" w:sz="0" w:space="0" w:color="auto"/>
        <w:bottom w:val="none" w:sz="0" w:space="0" w:color="auto"/>
        <w:right w:val="none" w:sz="0" w:space="0" w:color="auto"/>
      </w:divBdr>
    </w:div>
    <w:div w:id="6473249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5787">
      <w:bodyDiv w:val="1"/>
      <w:marLeft w:val="0"/>
      <w:marRight w:val="0"/>
      <w:marTop w:val="0"/>
      <w:marBottom w:val="0"/>
      <w:divBdr>
        <w:top w:val="none" w:sz="0" w:space="0" w:color="auto"/>
        <w:left w:val="none" w:sz="0" w:space="0" w:color="auto"/>
        <w:bottom w:val="none" w:sz="0" w:space="0" w:color="auto"/>
        <w:right w:val="none" w:sz="0" w:space="0" w:color="auto"/>
      </w:divBdr>
    </w:div>
    <w:div w:id="688066992">
      <w:bodyDiv w:val="1"/>
      <w:marLeft w:val="0"/>
      <w:marRight w:val="0"/>
      <w:marTop w:val="0"/>
      <w:marBottom w:val="0"/>
      <w:divBdr>
        <w:top w:val="none" w:sz="0" w:space="0" w:color="auto"/>
        <w:left w:val="none" w:sz="0" w:space="0" w:color="auto"/>
        <w:bottom w:val="none" w:sz="0" w:space="0" w:color="auto"/>
        <w:right w:val="none" w:sz="0" w:space="0" w:color="auto"/>
      </w:divBdr>
    </w:div>
    <w:div w:id="708534181">
      <w:bodyDiv w:val="1"/>
      <w:marLeft w:val="0"/>
      <w:marRight w:val="0"/>
      <w:marTop w:val="0"/>
      <w:marBottom w:val="0"/>
      <w:divBdr>
        <w:top w:val="none" w:sz="0" w:space="0" w:color="auto"/>
        <w:left w:val="none" w:sz="0" w:space="0" w:color="auto"/>
        <w:bottom w:val="none" w:sz="0" w:space="0" w:color="auto"/>
        <w:right w:val="none" w:sz="0" w:space="0" w:color="auto"/>
      </w:divBdr>
    </w:div>
    <w:div w:id="750197158">
      <w:bodyDiv w:val="1"/>
      <w:marLeft w:val="0"/>
      <w:marRight w:val="0"/>
      <w:marTop w:val="0"/>
      <w:marBottom w:val="0"/>
      <w:divBdr>
        <w:top w:val="none" w:sz="0" w:space="0" w:color="auto"/>
        <w:left w:val="none" w:sz="0" w:space="0" w:color="auto"/>
        <w:bottom w:val="none" w:sz="0" w:space="0" w:color="auto"/>
        <w:right w:val="none" w:sz="0" w:space="0" w:color="auto"/>
      </w:divBdr>
    </w:div>
    <w:div w:id="865677817">
      <w:bodyDiv w:val="1"/>
      <w:marLeft w:val="0"/>
      <w:marRight w:val="0"/>
      <w:marTop w:val="0"/>
      <w:marBottom w:val="0"/>
      <w:divBdr>
        <w:top w:val="none" w:sz="0" w:space="0" w:color="auto"/>
        <w:left w:val="none" w:sz="0" w:space="0" w:color="auto"/>
        <w:bottom w:val="none" w:sz="0" w:space="0" w:color="auto"/>
        <w:right w:val="none" w:sz="0" w:space="0" w:color="auto"/>
      </w:divBdr>
    </w:div>
    <w:div w:id="874385054">
      <w:bodyDiv w:val="1"/>
      <w:marLeft w:val="0"/>
      <w:marRight w:val="0"/>
      <w:marTop w:val="0"/>
      <w:marBottom w:val="0"/>
      <w:divBdr>
        <w:top w:val="none" w:sz="0" w:space="0" w:color="auto"/>
        <w:left w:val="none" w:sz="0" w:space="0" w:color="auto"/>
        <w:bottom w:val="none" w:sz="0" w:space="0" w:color="auto"/>
        <w:right w:val="none" w:sz="0" w:space="0" w:color="auto"/>
      </w:divBdr>
    </w:div>
    <w:div w:id="961768599">
      <w:bodyDiv w:val="1"/>
      <w:marLeft w:val="0"/>
      <w:marRight w:val="0"/>
      <w:marTop w:val="0"/>
      <w:marBottom w:val="0"/>
      <w:divBdr>
        <w:top w:val="none" w:sz="0" w:space="0" w:color="auto"/>
        <w:left w:val="none" w:sz="0" w:space="0" w:color="auto"/>
        <w:bottom w:val="none" w:sz="0" w:space="0" w:color="auto"/>
        <w:right w:val="none" w:sz="0" w:space="0" w:color="auto"/>
      </w:divBdr>
    </w:div>
    <w:div w:id="974289150">
      <w:bodyDiv w:val="1"/>
      <w:marLeft w:val="0"/>
      <w:marRight w:val="0"/>
      <w:marTop w:val="0"/>
      <w:marBottom w:val="0"/>
      <w:divBdr>
        <w:top w:val="none" w:sz="0" w:space="0" w:color="auto"/>
        <w:left w:val="none" w:sz="0" w:space="0" w:color="auto"/>
        <w:bottom w:val="none" w:sz="0" w:space="0" w:color="auto"/>
        <w:right w:val="none" w:sz="0" w:space="0" w:color="auto"/>
      </w:divBdr>
    </w:div>
    <w:div w:id="1002314387">
      <w:bodyDiv w:val="1"/>
      <w:marLeft w:val="0"/>
      <w:marRight w:val="0"/>
      <w:marTop w:val="0"/>
      <w:marBottom w:val="0"/>
      <w:divBdr>
        <w:top w:val="none" w:sz="0" w:space="0" w:color="auto"/>
        <w:left w:val="none" w:sz="0" w:space="0" w:color="auto"/>
        <w:bottom w:val="none" w:sz="0" w:space="0" w:color="auto"/>
        <w:right w:val="none" w:sz="0" w:space="0" w:color="auto"/>
      </w:divBdr>
    </w:div>
    <w:div w:id="1002466322">
      <w:bodyDiv w:val="1"/>
      <w:marLeft w:val="0"/>
      <w:marRight w:val="0"/>
      <w:marTop w:val="0"/>
      <w:marBottom w:val="0"/>
      <w:divBdr>
        <w:top w:val="none" w:sz="0" w:space="0" w:color="auto"/>
        <w:left w:val="none" w:sz="0" w:space="0" w:color="auto"/>
        <w:bottom w:val="none" w:sz="0" w:space="0" w:color="auto"/>
        <w:right w:val="none" w:sz="0" w:space="0" w:color="auto"/>
      </w:divBdr>
    </w:div>
    <w:div w:id="10033129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5733852">
      <w:bodyDiv w:val="1"/>
      <w:marLeft w:val="0"/>
      <w:marRight w:val="0"/>
      <w:marTop w:val="0"/>
      <w:marBottom w:val="0"/>
      <w:divBdr>
        <w:top w:val="none" w:sz="0" w:space="0" w:color="auto"/>
        <w:left w:val="none" w:sz="0" w:space="0" w:color="auto"/>
        <w:bottom w:val="none" w:sz="0" w:space="0" w:color="auto"/>
        <w:right w:val="none" w:sz="0" w:space="0" w:color="auto"/>
      </w:divBdr>
    </w:div>
    <w:div w:id="1091925711">
      <w:bodyDiv w:val="1"/>
      <w:marLeft w:val="0"/>
      <w:marRight w:val="0"/>
      <w:marTop w:val="0"/>
      <w:marBottom w:val="0"/>
      <w:divBdr>
        <w:top w:val="none" w:sz="0" w:space="0" w:color="auto"/>
        <w:left w:val="none" w:sz="0" w:space="0" w:color="auto"/>
        <w:bottom w:val="none" w:sz="0" w:space="0" w:color="auto"/>
        <w:right w:val="none" w:sz="0" w:space="0" w:color="auto"/>
      </w:divBdr>
    </w:div>
    <w:div w:id="11645915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6067055">
      <w:bodyDiv w:val="1"/>
      <w:marLeft w:val="0"/>
      <w:marRight w:val="0"/>
      <w:marTop w:val="0"/>
      <w:marBottom w:val="0"/>
      <w:divBdr>
        <w:top w:val="none" w:sz="0" w:space="0" w:color="auto"/>
        <w:left w:val="none" w:sz="0" w:space="0" w:color="auto"/>
        <w:bottom w:val="none" w:sz="0" w:space="0" w:color="auto"/>
        <w:right w:val="none" w:sz="0" w:space="0" w:color="auto"/>
      </w:divBdr>
    </w:div>
    <w:div w:id="1238980588">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88263342">
      <w:bodyDiv w:val="1"/>
      <w:marLeft w:val="0"/>
      <w:marRight w:val="0"/>
      <w:marTop w:val="0"/>
      <w:marBottom w:val="0"/>
      <w:divBdr>
        <w:top w:val="none" w:sz="0" w:space="0" w:color="auto"/>
        <w:left w:val="none" w:sz="0" w:space="0" w:color="auto"/>
        <w:bottom w:val="none" w:sz="0" w:space="0" w:color="auto"/>
        <w:right w:val="none" w:sz="0" w:space="0" w:color="auto"/>
      </w:divBdr>
    </w:div>
    <w:div w:id="140063831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1969573">
      <w:bodyDiv w:val="1"/>
      <w:marLeft w:val="0"/>
      <w:marRight w:val="0"/>
      <w:marTop w:val="0"/>
      <w:marBottom w:val="0"/>
      <w:divBdr>
        <w:top w:val="none" w:sz="0" w:space="0" w:color="auto"/>
        <w:left w:val="none" w:sz="0" w:space="0" w:color="auto"/>
        <w:bottom w:val="none" w:sz="0" w:space="0" w:color="auto"/>
        <w:right w:val="none" w:sz="0" w:space="0" w:color="auto"/>
      </w:divBdr>
    </w:div>
    <w:div w:id="143998205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599231">
      <w:bodyDiv w:val="1"/>
      <w:marLeft w:val="0"/>
      <w:marRight w:val="0"/>
      <w:marTop w:val="0"/>
      <w:marBottom w:val="0"/>
      <w:divBdr>
        <w:top w:val="none" w:sz="0" w:space="0" w:color="auto"/>
        <w:left w:val="none" w:sz="0" w:space="0" w:color="auto"/>
        <w:bottom w:val="none" w:sz="0" w:space="0" w:color="auto"/>
        <w:right w:val="none" w:sz="0" w:space="0" w:color="auto"/>
      </w:divBdr>
    </w:div>
    <w:div w:id="14781061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983548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146191">
      <w:bodyDiv w:val="1"/>
      <w:marLeft w:val="0"/>
      <w:marRight w:val="0"/>
      <w:marTop w:val="0"/>
      <w:marBottom w:val="0"/>
      <w:divBdr>
        <w:top w:val="none" w:sz="0" w:space="0" w:color="auto"/>
        <w:left w:val="none" w:sz="0" w:space="0" w:color="auto"/>
        <w:bottom w:val="none" w:sz="0" w:space="0" w:color="auto"/>
        <w:right w:val="none" w:sz="0" w:space="0" w:color="auto"/>
      </w:divBdr>
    </w:div>
    <w:div w:id="1552301758">
      <w:bodyDiv w:val="1"/>
      <w:marLeft w:val="0"/>
      <w:marRight w:val="0"/>
      <w:marTop w:val="0"/>
      <w:marBottom w:val="0"/>
      <w:divBdr>
        <w:top w:val="none" w:sz="0" w:space="0" w:color="auto"/>
        <w:left w:val="none" w:sz="0" w:space="0" w:color="auto"/>
        <w:bottom w:val="none" w:sz="0" w:space="0" w:color="auto"/>
        <w:right w:val="none" w:sz="0" w:space="0" w:color="auto"/>
      </w:divBdr>
    </w:div>
    <w:div w:id="1554586371">
      <w:bodyDiv w:val="1"/>
      <w:marLeft w:val="0"/>
      <w:marRight w:val="0"/>
      <w:marTop w:val="0"/>
      <w:marBottom w:val="0"/>
      <w:divBdr>
        <w:top w:val="none" w:sz="0" w:space="0" w:color="auto"/>
        <w:left w:val="none" w:sz="0" w:space="0" w:color="auto"/>
        <w:bottom w:val="none" w:sz="0" w:space="0" w:color="auto"/>
        <w:right w:val="none" w:sz="0" w:space="0" w:color="auto"/>
      </w:divBdr>
      <w:divsChild>
        <w:div w:id="485362978">
          <w:marLeft w:val="0"/>
          <w:marRight w:val="0"/>
          <w:marTop w:val="0"/>
          <w:marBottom w:val="0"/>
          <w:divBdr>
            <w:top w:val="none" w:sz="0" w:space="0" w:color="auto"/>
            <w:left w:val="none" w:sz="0" w:space="0" w:color="auto"/>
            <w:bottom w:val="none" w:sz="0" w:space="0" w:color="auto"/>
            <w:right w:val="none" w:sz="0" w:space="0" w:color="auto"/>
          </w:divBdr>
          <w:divsChild>
            <w:div w:id="1167938916">
              <w:marLeft w:val="-225"/>
              <w:marRight w:val="-225"/>
              <w:marTop w:val="0"/>
              <w:marBottom w:val="0"/>
              <w:divBdr>
                <w:top w:val="none" w:sz="0" w:space="0" w:color="auto"/>
                <w:left w:val="none" w:sz="0" w:space="0" w:color="auto"/>
                <w:bottom w:val="none" w:sz="0" w:space="0" w:color="auto"/>
                <w:right w:val="none" w:sz="0" w:space="0" w:color="auto"/>
              </w:divBdr>
              <w:divsChild>
                <w:div w:id="1587306524">
                  <w:marLeft w:val="0"/>
                  <w:marRight w:val="0"/>
                  <w:marTop w:val="0"/>
                  <w:marBottom w:val="0"/>
                  <w:divBdr>
                    <w:top w:val="none" w:sz="0" w:space="0" w:color="auto"/>
                    <w:left w:val="none" w:sz="0" w:space="0" w:color="auto"/>
                    <w:bottom w:val="none" w:sz="0" w:space="0" w:color="auto"/>
                    <w:right w:val="none" w:sz="0" w:space="0" w:color="auto"/>
                  </w:divBdr>
                </w:div>
              </w:divsChild>
            </w:div>
            <w:div w:id="19099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383338">
      <w:bodyDiv w:val="1"/>
      <w:marLeft w:val="0"/>
      <w:marRight w:val="0"/>
      <w:marTop w:val="0"/>
      <w:marBottom w:val="0"/>
      <w:divBdr>
        <w:top w:val="none" w:sz="0" w:space="0" w:color="auto"/>
        <w:left w:val="none" w:sz="0" w:space="0" w:color="auto"/>
        <w:bottom w:val="none" w:sz="0" w:space="0" w:color="auto"/>
        <w:right w:val="none" w:sz="0" w:space="0" w:color="auto"/>
      </w:divBdr>
    </w:div>
    <w:div w:id="1663004457">
      <w:bodyDiv w:val="1"/>
      <w:marLeft w:val="0"/>
      <w:marRight w:val="0"/>
      <w:marTop w:val="0"/>
      <w:marBottom w:val="0"/>
      <w:divBdr>
        <w:top w:val="none" w:sz="0" w:space="0" w:color="auto"/>
        <w:left w:val="none" w:sz="0" w:space="0" w:color="auto"/>
        <w:bottom w:val="none" w:sz="0" w:space="0" w:color="auto"/>
        <w:right w:val="none" w:sz="0" w:space="0" w:color="auto"/>
      </w:divBdr>
    </w:div>
    <w:div w:id="1710103592">
      <w:bodyDiv w:val="1"/>
      <w:marLeft w:val="0"/>
      <w:marRight w:val="0"/>
      <w:marTop w:val="0"/>
      <w:marBottom w:val="0"/>
      <w:divBdr>
        <w:top w:val="none" w:sz="0" w:space="0" w:color="auto"/>
        <w:left w:val="none" w:sz="0" w:space="0" w:color="auto"/>
        <w:bottom w:val="none" w:sz="0" w:space="0" w:color="auto"/>
        <w:right w:val="none" w:sz="0" w:space="0" w:color="auto"/>
      </w:divBdr>
    </w:div>
    <w:div w:id="1729331131">
      <w:bodyDiv w:val="1"/>
      <w:marLeft w:val="0"/>
      <w:marRight w:val="0"/>
      <w:marTop w:val="0"/>
      <w:marBottom w:val="0"/>
      <w:divBdr>
        <w:top w:val="none" w:sz="0" w:space="0" w:color="auto"/>
        <w:left w:val="none" w:sz="0" w:space="0" w:color="auto"/>
        <w:bottom w:val="none" w:sz="0" w:space="0" w:color="auto"/>
        <w:right w:val="none" w:sz="0" w:space="0" w:color="auto"/>
      </w:divBdr>
    </w:div>
    <w:div w:id="1744788788">
      <w:bodyDiv w:val="1"/>
      <w:marLeft w:val="0"/>
      <w:marRight w:val="0"/>
      <w:marTop w:val="0"/>
      <w:marBottom w:val="0"/>
      <w:divBdr>
        <w:top w:val="none" w:sz="0" w:space="0" w:color="auto"/>
        <w:left w:val="none" w:sz="0" w:space="0" w:color="auto"/>
        <w:bottom w:val="none" w:sz="0" w:space="0" w:color="auto"/>
        <w:right w:val="none" w:sz="0" w:space="0" w:color="auto"/>
      </w:divBdr>
    </w:div>
    <w:div w:id="1749424964">
      <w:bodyDiv w:val="1"/>
      <w:marLeft w:val="0"/>
      <w:marRight w:val="0"/>
      <w:marTop w:val="0"/>
      <w:marBottom w:val="0"/>
      <w:divBdr>
        <w:top w:val="none" w:sz="0" w:space="0" w:color="auto"/>
        <w:left w:val="none" w:sz="0" w:space="0" w:color="auto"/>
        <w:bottom w:val="none" w:sz="0" w:space="0" w:color="auto"/>
        <w:right w:val="none" w:sz="0" w:space="0" w:color="auto"/>
      </w:divBdr>
    </w:div>
    <w:div w:id="175466825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5030178">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545862">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265156">
      <w:bodyDiv w:val="1"/>
      <w:marLeft w:val="0"/>
      <w:marRight w:val="0"/>
      <w:marTop w:val="0"/>
      <w:marBottom w:val="0"/>
      <w:divBdr>
        <w:top w:val="none" w:sz="0" w:space="0" w:color="auto"/>
        <w:left w:val="none" w:sz="0" w:space="0" w:color="auto"/>
        <w:bottom w:val="none" w:sz="0" w:space="0" w:color="auto"/>
        <w:right w:val="none" w:sz="0" w:space="0" w:color="auto"/>
      </w:divBdr>
    </w:div>
    <w:div w:id="1835222866">
      <w:bodyDiv w:val="1"/>
      <w:marLeft w:val="0"/>
      <w:marRight w:val="0"/>
      <w:marTop w:val="0"/>
      <w:marBottom w:val="0"/>
      <w:divBdr>
        <w:top w:val="none" w:sz="0" w:space="0" w:color="auto"/>
        <w:left w:val="none" w:sz="0" w:space="0" w:color="auto"/>
        <w:bottom w:val="none" w:sz="0" w:space="0" w:color="auto"/>
        <w:right w:val="none" w:sz="0" w:space="0" w:color="auto"/>
      </w:divBdr>
    </w:div>
    <w:div w:id="1842040186">
      <w:bodyDiv w:val="1"/>
      <w:marLeft w:val="0"/>
      <w:marRight w:val="0"/>
      <w:marTop w:val="0"/>
      <w:marBottom w:val="0"/>
      <w:divBdr>
        <w:top w:val="none" w:sz="0" w:space="0" w:color="auto"/>
        <w:left w:val="none" w:sz="0" w:space="0" w:color="auto"/>
        <w:bottom w:val="none" w:sz="0" w:space="0" w:color="auto"/>
        <w:right w:val="none" w:sz="0" w:space="0" w:color="auto"/>
      </w:divBdr>
    </w:div>
    <w:div w:id="1850868145">
      <w:bodyDiv w:val="1"/>
      <w:marLeft w:val="0"/>
      <w:marRight w:val="0"/>
      <w:marTop w:val="0"/>
      <w:marBottom w:val="0"/>
      <w:divBdr>
        <w:top w:val="none" w:sz="0" w:space="0" w:color="auto"/>
        <w:left w:val="none" w:sz="0" w:space="0" w:color="auto"/>
        <w:bottom w:val="none" w:sz="0" w:space="0" w:color="auto"/>
        <w:right w:val="none" w:sz="0" w:space="0" w:color="auto"/>
      </w:divBdr>
    </w:div>
    <w:div w:id="1867405437">
      <w:bodyDiv w:val="1"/>
      <w:marLeft w:val="0"/>
      <w:marRight w:val="0"/>
      <w:marTop w:val="0"/>
      <w:marBottom w:val="0"/>
      <w:divBdr>
        <w:top w:val="none" w:sz="0" w:space="0" w:color="auto"/>
        <w:left w:val="none" w:sz="0" w:space="0" w:color="auto"/>
        <w:bottom w:val="none" w:sz="0" w:space="0" w:color="auto"/>
        <w:right w:val="none" w:sz="0" w:space="0" w:color="auto"/>
      </w:divBdr>
    </w:div>
    <w:div w:id="1909224922">
      <w:bodyDiv w:val="1"/>
      <w:marLeft w:val="0"/>
      <w:marRight w:val="0"/>
      <w:marTop w:val="0"/>
      <w:marBottom w:val="0"/>
      <w:divBdr>
        <w:top w:val="none" w:sz="0" w:space="0" w:color="auto"/>
        <w:left w:val="none" w:sz="0" w:space="0" w:color="auto"/>
        <w:bottom w:val="none" w:sz="0" w:space="0" w:color="auto"/>
        <w:right w:val="none" w:sz="0" w:space="0" w:color="auto"/>
      </w:divBdr>
    </w:div>
    <w:div w:id="1934970801">
      <w:bodyDiv w:val="1"/>
      <w:marLeft w:val="0"/>
      <w:marRight w:val="0"/>
      <w:marTop w:val="0"/>
      <w:marBottom w:val="0"/>
      <w:divBdr>
        <w:top w:val="none" w:sz="0" w:space="0" w:color="auto"/>
        <w:left w:val="none" w:sz="0" w:space="0" w:color="auto"/>
        <w:bottom w:val="none" w:sz="0" w:space="0" w:color="auto"/>
        <w:right w:val="none" w:sz="0" w:space="0" w:color="auto"/>
      </w:divBdr>
    </w:div>
    <w:div w:id="1937978886">
      <w:bodyDiv w:val="1"/>
      <w:marLeft w:val="0"/>
      <w:marRight w:val="0"/>
      <w:marTop w:val="0"/>
      <w:marBottom w:val="0"/>
      <w:divBdr>
        <w:top w:val="none" w:sz="0" w:space="0" w:color="auto"/>
        <w:left w:val="none" w:sz="0" w:space="0" w:color="auto"/>
        <w:bottom w:val="none" w:sz="0" w:space="0" w:color="auto"/>
        <w:right w:val="none" w:sz="0" w:space="0" w:color="auto"/>
      </w:divBdr>
    </w:div>
    <w:div w:id="1956136882">
      <w:bodyDiv w:val="1"/>
      <w:marLeft w:val="0"/>
      <w:marRight w:val="0"/>
      <w:marTop w:val="0"/>
      <w:marBottom w:val="0"/>
      <w:divBdr>
        <w:top w:val="none" w:sz="0" w:space="0" w:color="auto"/>
        <w:left w:val="none" w:sz="0" w:space="0" w:color="auto"/>
        <w:bottom w:val="none" w:sz="0" w:space="0" w:color="auto"/>
        <w:right w:val="none" w:sz="0" w:space="0" w:color="auto"/>
      </w:divBdr>
    </w:div>
    <w:div w:id="1957833550">
      <w:bodyDiv w:val="1"/>
      <w:marLeft w:val="0"/>
      <w:marRight w:val="0"/>
      <w:marTop w:val="0"/>
      <w:marBottom w:val="0"/>
      <w:divBdr>
        <w:top w:val="none" w:sz="0" w:space="0" w:color="auto"/>
        <w:left w:val="none" w:sz="0" w:space="0" w:color="auto"/>
        <w:bottom w:val="none" w:sz="0" w:space="0" w:color="auto"/>
        <w:right w:val="none" w:sz="0" w:space="0" w:color="auto"/>
      </w:divBdr>
    </w:div>
    <w:div w:id="1961180638">
      <w:bodyDiv w:val="1"/>
      <w:marLeft w:val="0"/>
      <w:marRight w:val="0"/>
      <w:marTop w:val="0"/>
      <w:marBottom w:val="0"/>
      <w:divBdr>
        <w:top w:val="none" w:sz="0" w:space="0" w:color="auto"/>
        <w:left w:val="none" w:sz="0" w:space="0" w:color="auto"/>
        <w:bottom w:val="none" w:sz="0" w:space="0" w:color="auto"/>
        <w:right w:val="none" w:sz="0" w:space="0" w:color="auto"/>
      </w:divBdr>
    </w:div>
    <w:div w:id="19795323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23126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5182463">
      <w:bodyDiv w:val="1"/>
      <w:marLeft w:val="0"/>
      <w:marRight w:val="0"/>
      <w:marTop w:val="0"/>
      <w:marBottom w:val="0"/>
      <w:divBdr>
        <w:top w:val="none" w:sz="0" w:space="0" w:color="auto"/>
        <w:left w:val="none" w:sz="0" w:space="0" w:color="auto"/>
        <w:bottom w:val="none" w:sz="0" w:space="0" w:color="auto"/>
        <w:right w:val="none" w:sz="0" w:space="0" w:color="auto"/>
      </w:divBdr>
    </w:div>
    <w:div w:id="2030518563">
      <w:bodyDiv w:val="1"/>
      <w:marLeft w:val="0"/>
      <w:marRight w:val="0"/>
      <w:marTop w:val="0"/>
      <w:marBottom w:val="0"/>
      <w:divBdr>
        <w:top w:val="none" w:sz="0" w:space="0" w:color="auto"/>
        <w:left w:val="none" w:sz="0" w:space="0" w:color="auto"/>
        <w:bottom w:val="none" w:sz="0" w:space="0" w:color="auto"/>
        <w:right w:val="none" w:sz="0" w:space="0" w:color="auto"/>
      </w:divBdr>
      <w:divsChild>
        <w:div w:id="768693679">
          <w:marLeft w:val="0"/>
          <w:marRight w:val="0"/>
          <w:marTop w:val="0"/>
          <w:marBottom w:val="0"/>
          <w:divBdr>
            <w:top w:val="none" w:sz="0" w:space="0" w:color="auto"/>
            <w:left w:val="none" w:sz="0" w:space="0" w:color="auto"/>
            <w:bottom w:val="none" w:sz="0" w:space="0" w:color="auto"/>
            <w:right w:val="none" w:sz="0" w:space="0" w:color="auto"/>
          </w:divBdr>
        </w:div>
        <w:div w:id="1171216603">
          <w:marLeft w:val="0"/>
          <w:marRight w:val="0"/>
          <w:marTop w:val="0"/>
          <w:marBottom w:val="0"/>
          <w:divBdr>
            <w:top w:val="none" w:sz="0" w:space="0" w:color="auto"/>
            <w:left w:val="none" w:sz="0" w:space="0" w:color="auto"/>
            <w:bottom w:val="none" w:sz="0" w:space="0" w:color="auto"/>
            <w:right w:val="none" w:sz="0" w:space="0" w:color="auto"/>
          </w:divBdr>
        </w:div>
      </w:divsChild>
    </w:div>
    <w:div w:id="2032145300">
      <w:bodyDiv w:val="1"/>
      <w:marLeft w:val="0"/>
      <w:marRight w:val="0"/>
      <w:marTop w:val="0"/>
      <w:marBottom w:val="0"/>
      <w:divBdr>
        <w:top w:val="none" w:sz="0" w:space="0" w:color="auto"/>
        <w:left w:val="none" w:sz="0" w:space="0" w:color="auto"/>
        <w:bottom w:val="none" w:sz="0" w:space="0" w:color="auto"/>
        <w:right w:val="none" w:sz="0" w:space="0" w:color="auto"/>
      </w:divBdr>
    </w:div>
    <w:div w:id="2048069587">
      <w:bodyDiv w:val="1"/>
      <w:marLeft w:val="0"/>
      <w:marRight w:val="0"/>
      <w:marTop w:val="0"/>
      <w:marBottom w:val="0"/>
      <w:divBdr>
        <w:top w:val="none" w:sz="0" w:space="0" w:color="auto"/>
        <w:left w:val="none" w:sz="0" w:space="0" w:color="auto"/>
        <w:bottom w:val="none" w:sz="0" w:space="0" w:color="auto"/>
        <w:right w:val="none" w:sz="0" w:space="0" w:color="auto"/>
      </w:divBdr>
    </w:div>
    <w:div w:id="2055616399">
      <w:bodyDiv w:val="1"/>
      <w:marLeft w:val="0"/>
      <w:marRight w:val="0"/>
      <w:marTop w:val="0"/>
      <w:marBottom w:val="0"/>
      <w:divBdr>
        <w:top w:val="none" w:sz="0" w:space="0" w:color="auto"/>
        <w:left w:val="none" w:sz="0" w:space="0" w:color="auto"/>
        <w:bottom w:val="none" w:sz="0" w:space="0" w:color="auto"/>
        <w:right w:val="none" w:sz="0" w:space="0" w:color="auto"/>
      </w:divBdr>
    </w:div>
    <w:div w:id="2056464609">
      <w:bodyDiv w:val="1"/>
      <w:marLeft w:val="0"/>
      <w:marRight w:val="0"/>
      <w:marTop w:val="0"/>
      <w:marBottom w:val="0"/>
      <w:divBdr>
        <w:top w:val="none" w:sz="0" w:space="0" w:color="auto"/>
        <w:left w:val="none" w:sz="0" w:space="0" w:color="auto"/>
        <w:bottom w:val="none" w:sz="0" w:space="0" w:color="auto"/>
        <w:right w:val="none" w:sz="0" w:space="0" w:color="auto"/>
      </w:divBdr>
    </w:div>
    <w:div w:id="2056806254">
      <w:bodyDiv w:val="1"/>
      <w:marLeft w:val="0"/>
      <w:marRight w:val="0"/>
      <w:marTop w:val="0"/>
      <w:marBottom w:val="0"/>
      <w:divBdr>
        <w:top w:val="none" w:sz="0" w:space="0" w:color="auto"/>
        <w:left w:val="none" w:sz="0" w:space="0" w:color="auto"/>
        <w:bottom w:val="none" w:sz="0" w:space="0" w:color="auto"/>
        <w:right w:val="none" w:sz="0" w:space="0" w:color="auto"/>
      </w:divBdr>
    </w:div>
    <w:div w:id="20918084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9" Type="http://schemas.microsoft.com/office/2011/relationships/people" Target="people.xml"/><Relationship Id="rId20"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hyperlink" Target="https://implicit.harvard.edu/" TargetMode="External"/><Relationship Id="rId12" Type="http://schemas.openxmlformats.org/officeDocument/2006/relationships/hyperlink" Target="https://osf.io/7pbjq/?view_only=95883ad70c624ee780351e8aaf8044cc" TargetMode="External"/><Relationship Id="rId13" Type="http://schemas.openxmlformats.org/officeDocument/2006/relationships/hyperlink" Target="http://www.prolific.ac"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83F2E0D97B5FB4AAB3CDBD9BF7834C1"/>
        <w:category>
          <w:name w:val="General"/>
          <w:gallery w:val="placeholder"/>
        </w:category>
        <w:types>
          <w:type w:val="bbPlcHdr"/>
        </w:types>
        <w:behaviors>
          <w:behavior w:val="content"/>
        </w:behaviors>
        <w:guid w:val="{C99884AF-CADD-434B-8C08-1419D660DFED}"/>
      </w:docPartPr>
      <w:docPartBody>
        <w:p w:rsidR="006773CA" w:rsidRDefault="006773CA">
          <w:pPr>
            <w:pStyle w:val="883F2E0D97B5FB4AAB3CDBD9BF7834C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1F2D8F"/>
    <w:rsid w:val="00236564"/>
    <w:rsid w:val="00316E33"/>
    <w:rsid w:val="0035075D"/>
    <w:rsid w:val="0038317A"/>
    <w:rsid w:val="003E07A1"/>
    <w:rsid w:val="0048334B"/>
    <w:rsid w:val="00483ADE"/>
    <w:rsid w:val="006773CA"/>
    <w:rsid w:val="0071463B"/>
    <w:rsid w:val="00902569"/>
    <w:rsid w:val="00C2338A"/>
    <w:rsid w:val="00C74DB9"/>
    <w:rsid w:val="00CE3EFD"/>
    <w:rsid w:val="00FF070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BD8D5028-DC0D-BF4E-9F8A-4E52CDD37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8</Pages>
  <Words>9061</Words>
  <Characters>51648</Characters>
  <Application>Microsoft Macintosh Word</Application>
  <DocSecurity>0</DocSecurity>
  <Lines>430</Lines>
  <Paragraphs>121</Paragraphs>
  <ScaleCrop>false</ScaleCrop>
  <HeadingPairs>
    <vt:vector size="6" baseType="variant">
      <vt:variant>
        <vt:lpstr>Titel</vt:lpstr>
      </vt:variant>
      <vt:variant>
        <vt:i4>1</vt:i4>
      </vt:variant>
      <vt:variant>
        <vt:lpstr>Title</vt:lpstr>
      </vt:variant>
      <vt:variant>
        <vt:i4>1</vt:i4>
      </vt:variant>
      <vt:variant>
        <vt:lpstr>Headings</vt:lpstr>
      </vt:variant>
      <vt:variant>
        <vt:i4>8</vt:i4>
      </vt:variant>
    </vt:vector>
  </HeadingPairs>
  <TitlesOfParts>
    <vt:vector size="10" baseType="lpstr">
      <vt:lpstr>Completing a Race IAT changes racial bias</vt: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60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ing a Race IAT changes racial bias</dc:title>
  <dc:subject/>
  <dc:creator>Ian Hussey</dc:creator>
  <cp:keywords/>
  <dc:description/>
  <cp:lastModifiedBy>Ian Hussey</cp:lastModifiedBy>
  <cp:revision>46</cp:revision>
  <dcterms:created xsi:type="dcterms:W3CDTF">2018-03-28T11:01:00Z</dcterms:created>
  <dcterms:modified xsi:type="dcterms:W3CDTF">2018-04-11T14:2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44"&gt;&lt;session id="WQ1Q1bdn"/&gt;&lt;style id="http://www.zotero.org/styles/apa" locale="en-US" hasBibliography="1" bibliographyStyleHasBeenSet="1"/&gt;&lt;prefs&gt;&lt;pref name="fieldType" value="Field"/&gt;&lt;pref name="storeReference</vt:lpwstr>
  </property>
  <property fmtid="{D5CDD505-2E9C-101B-9397-08002B2CF9AE}" pid="4" name="ZOTERO_PREF_2">
    <vt:lpwstr>s" value="true"/&gt;&lt;pref name="automaticJournalAbbreviations" value="true"/&gt;&lt;pref name="dontAskDelayCitationUpdates" value="true"/&gt;&lt;/prefs&gt;&lt;/data&gt;</vt:lpwstr>
  </property>
</Properties>
</file>